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4391" w:rsidRPr="00AE1965" w:rsidRDefault="00525E10"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A42DA33" wp14:editId="71B9D694">
                <wp:simplePos x="0" y="0"/>
                <wp:positionH relativeFrom="column">
                  <wp:posOffset>-635</wp:posOffset>
                </wp:positionH>
                <wp:positionV relativeFrom="paragraph">
                  <wp:posOffset>-23495</wp:posOffset>
                </wp:positionV>
                <wp:extent cx="3257550" cy="1805940"/>
                <wp:effectExtent l="0" t="0" r="0" b="3810"/>
                <wp:wrapNone/>
                <wp:docPr id="1" name="Zone de texte 1"/>
                <wp:cNvGraphicFramePr/>
                <a:graphic xmlns:a="http://schemas.openxmlformats.org/drawingml/2006/main">
                  <a:graphicData uri="http://schemas.microsoft.com/office/word/2010/wordprocessingShape">
                    <wps:wsp>
                      <wps:cNvSpPr txBox="1"/>
                      <wps:spPr>
                        <a:xfrm>
                          <a:off x="0" y="0"/>
                          <a:ext cx="3257550" cy="1805940"/>
                        </a:xfrm>
                        <a:prstGeom prst="rect">
                          <a:avLst/>
                        </a:prstGeom>
                        <a:solidFill>
                          <a:schemeClr val="lt1"/>
                        </a:solidFill>
                        <a:ln w="6350">
                          <a:noFill/>
                        </a:ln>
                      </wps:spPr>
                      <wps:txbx>
                        <w:txbxContent>
                          <w:p w:rsidR="00B64800" w:rsidRPr="00E82233" w:rsidRDefault="00B64800"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B64800" w:rsidRPr="00575DE0" w:rsidRDefault="00B64800" w:rsidP="00491E9E">
                            <w:pPr>
                              <w:spacing w:after="0"/>
                              <w:jc w:val="center"/>
                              <w:rPr>
                                <w:rFonts w:ascii="Times New Roman" w:hAnsi="Times New Roman" w:cs="Times New Roman"/>
                                <w:lang w:val="fr-FR"/>
                              </w:rPr>
                            </w:pPr>
                            <w:r w:rsidRPr="00575DE0">
                              <w:rPr>
                                <w:lang w:val="fr-FR"/>
                              </w:rPr>
                              <w:t>************</w:t>
                            </w:r>
                          </w:p>
                          <w:p w:rsidR="00B64800" w:rsidRPr="00575DE0" w:rsidRDefault="00B64800"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B64800" w:rsidRPr="00575DE0" w:rsidRDefault="00B64800" w:rsidP="00153E86">
                            <w:pPr>
                              <w:spacing w:after="0"/>
                              <w:jc w:val="center"/>
                              <w:rPr>
                                <w:lang w:val="fr-FR"/>
                              </w:rPr>
                            </w:pPr>
                            <w:r w:rsidRPr="00575DE0">
                              <w:rPr>
                                <w:lang w:val="fr-FR"/>
                              </w:rPr>
                              <w:t>************</w:t>
                            </w:r>
                          </w:p>
                          <w:p w:rsidR="00B64800" w:rsidRPr="00F745B9" w:rsidRDefault="00B64800"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B64800" w:rsidRPr="00E82233" w:rsidRDefault="00B64800" w:rsidP="00153E86">
                            <w:pPr>
                              <w:spacing w:after="0"/>
                              <w:jc w:val="center"/>
                              <w:rPr>
                                <w:lang w:val="fr-FR"/>
                              </w:rPr>
                            </w:pPr>
                            <w:r w:rsidRPr="00E82233">
                              <w:rPr>
                                <w:lang w:val="fr-FR"/>
                              </w:rPr>
                              <w:t>************</w:t>
                            </w:r>
                          </w:p>
                          <w:p w:rsidR="00B64800" w:rsidRPr="00E82233" w:rsidRDefault="00B64800"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B64800" w:rsidRPr="00E82233" w:rsidRDefault="00B64800" w:rsidP="00190DC6">
                            <w:pPr>
                              <w:spacing w:after="0"/>
                              <w:jc w:val="center"/>
                            </w:pPr>
                            <w:r w:rsidRPr="00E8223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42DA33" id="_x0000_t202" coordsize="21600,21600" o:spt="202" path="m,l,21600r21600,l21600,xe">
                <v:stroke joinstyle="miter"/>
                <v:path gradientshapeok="t" o:connecttype="rect"/>
              </v:shapetype>
              <v:shape id="Zone de texte 1" o:spid="_x0000_s1026" type="#_x0000_t202" style="position:absolute;left:0;text-align:left;margin-left:-.05pt;margin-top:-1.85pt;width:256.5pt;height:142.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" fillcolor="white [3201]" stroked="f" strokeweight=".5pt">
                <v:textbox>
                  <w:txbxContent>
                    <w:p w:rsidR="00B64800" w:rsidRPr="00E82233" w:rsidRDefault="00B64800"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B64800" w:rsidRPr="00575DE0" w:rsidRDefault="00B64800" w:rsidP="00491E9E">
                      <w:pPr>
                        <w:spacing w:after="0"/>
                        <w:jc w:val="center"/>
                        <w:rPr>
                          <w:rFonts w:ascii="Times New Roman" w:hAnsi="Times New Roman" w:cs="Times New Roman"/>
                          <w:lang w:val="fr-FR"/>
                        </w:rPr>
                      </w:pPr>
                      <w:r w:rsidRPr="00575DE0">
                        <w:rPr>
                          <w:lang w:val="fr-FR"/>
                        </w:rPr>
                        <w:t>************</w:t>
                      </w:r>
                    </w:p>
                    <w:p w:rsidR="00B64800" w:rsidRPr="00575DE0" w:rsidRDefault="00B64800"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B64800" w:rsidRPr="00575DE0" w:rsidRDefault="00B64800" w:rsidP="00153E86">
                      <w:pPr>
                        <w:spacing w:after="0"/>
                        <w:jc w:val="center"/>
                        <w:rPr>
                          <w:lang w:val="fr-FR"/>
                        </w:rPr>
                      </w:pPr>
                      <w:r w:rsidRPr="00575DE0">
                        <w:rPr>
                          <w:lang w:val="fr-FR"/>
                        </w:rPr>
                        <w:t>************</w:t>
                      </w:r>
                    </w:p>
                    <w:p w:rsidR="00B64800" w:rsidRPr="00F745B9" w:rsidRDefault="00B64800"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B64800" w:rsidRPr="00E82233" w:rsidRDefault="00B64800" w:rsidP="00153E86">
                      <w:pPr>
                        <w:spacing w:after="0"/>
                        <w:jc w:val="center"/>
                        <w:rPr>
                          <w:lang w:val="fr-FR"/>
                        </w:rPr>
                      </w:pPr>
                      <w:r w:rsidRPr="00E82233">
                        <w:rPr>
                          <w:lang w:val="fr-FR"/>
                        </w:rPr>
                        <w:t>************</w:t>
                      </w:r>
                    </w:p>
                    <w:p w:rsidR="00B64800" w:rsidRPr="00E82233" w:rsidRDefault="00B64800"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B64800" w:rsidRPr="00E82233" w:rsidRDefault="00B64800" w:rsidP="00190DC6">
                      <w:pPr>
                        <w:spacing w:after="0"/>
                        <w:jc w:val="center"/>
                      </w:pPr>
                      <w:r w:rsidRPr="00E82233">
                        <w:t>************</w:t>
                      </w:r>
                    </w:p>
                  </w:txbxContent>
                </v:textbox>
              </v:shape>
            </w:pict>
          </mc:Fallback>
        </mc:AlternateContent>
      </w:r>
      <w:r w:rsidR="004E702A" w:rsidRPr="00AE1965">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4515ABA" wp14:editId="60125D52">
                <wp:simplePos x="0" y="0"/>
                <wp:positionH relativeFrom="column">
                  <wp:posOffset>3816985</wp:posOffset>
                </wp:positionH>
                <wp:positionV relativeFrom="paragraph">
                  <wp:posOffset>-8255</wp:posOffset>
                </wp:positionV>
                <wp:extent cx="2578100" cy="586740"/>
                <wp:effectExtent l="0" t="0" r="0" b="3810"/>
                <wp:wrapNone/>
                <wp:docPr id="5" name="Zone de texte 5"/>
                <wp:cNvGraphicFramePr/>
                <a:graphic xmlns:a="http://schemas.openxmlformats.org/drawingml/2006/main">
                  <a:graphicData uri="http://schemas.microsoft.com/office/word/2010/wordprocessingShape">
                    <wps:wsp>
                      <wps:cNvSpPr txBox="1"/>
                      <wps:spPr>
                        <a:xfrm>
                          <a:off x="0" y="0"/>
                          <a:ext cx="2578100" cy="586740"/>
                        </a:xfrm>
                        <a:prstGeom prst="rect">
                          <a:avLst/>
                        </a:prstGeom>
                        <a:solidFill>
                          <a:schemeClr val="lt1"/>
                        </a:solidFill>
                        <a:ln w="6350">
                          <a:noFill/>
                        </a:ln>
                      </wps:spPr>
                      <wps:txbx>
                        <w:txbxContent>
                          <w:p w:rsidR="00B64800" w:rsidRPr="00190DC6" w:rsidRDefault="00B64800"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B64800" w:rsidRPr="00190DC6" w:rsidRDefault="00B64800"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B64800" w:rsidRPr="00584648" w:rsidRDefault="00B64800" w:rsidP="00190DC6">
                            <w:pPr>
                              <w:spacing w:after="0"/>
                              <w:jc w:val="center"/>
                              <w:rPr>
                                <w:lang w:val="fr-FR"/>
                              </w:rPr>
                            </w:pPr>
                            <w:r w:rsidRPr="00584648">
                              <w:rPr>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15ABA" id="Zone de texte 5" o:spid="_x0000_s1027" type="#_x0000_t202" style="position:absolute;left:0;text-align:left;margin-left:300.55pt;margin-top:-.65pt;width:203pt;height:4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" fillcolor="white [3201]" stroked="f" strokeweight=".5pt">
                <v:textbox>
                  <w:txbxContent>
                    <w:p w:rsidR="00B64800" w:rsidRPr="00190DC6" w:rsidRDefault="00B64800"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B64800" w:rsidRPr="00190DC6" w:rsidRDefault="00B64800"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B64800" w:rsidRPr="00584648" w:rsidRDefault="00B64800" w:rsidP="00190DC6">
                      <w:pPr>
                        <w:spacing w:after="0"/>
                        <w:jc w:val="center"/>
                        <w:rPr>
                          <w:lang w:val="fr-FR"/>
                        </w:rPr>
                      </w:pPr>
                      <w:r w:rsidRPr="00584648">
                        <w:rPr>
                          <w:lang w:val="fr-FR"/>
                        </w:rPr>
                        <w:t>************</w:t>
                      </w:r>
                    </w:p>
                  </w:txbxContent>
                </v:textbox>
              </v:shape>
            </w:pict>
          </mc:Fallback>
        </mc:AlternateContent>
      </w: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AE1965" w:rsidRDefault="00091F8A" w:rsidP="00DA4391">
      <w:pPr>
        <w:spacing w:after="0"/>
        <w:rPr>
          <w:rFonts w:ascii="Times New Roman" w:hAnsi="Times New Roman" w:cs="Times New Roman"/>
          <w:sz w:val="24"/>
          <w:szCs w:val="24"/>
          <w:lang w:val="fr-FR"/>
        </w:rPr>
      </w:pPr>
    </w:p>
    <w:p w:rsidR="00091F8A" w:rsidRPr="00AE1965" w:rsidRDefault="00525E10" w:rsidP="00091F8A">
      <w:pPr>
        <w:rPr>
          <w:rFonts w:ascii="Times New Roman" w:hAnsi="Times New Roman" w:cs="Times New Roman"/>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5A936975" wp14:editId="6441A2FD">
            <wp:simplePos x="0" y="0"/>
            <wp:positionH relativeFrom="margin">
              <wp:posOffset>1018540</wp:posOffset>
            </wp:positionH>
            <wp:positionV relativeFrom="margin">
              <wp:posOffset>1800225</wp:posOffset>
            </wp:positionV>
            <wp:extent cx="1225550" cy="1143635"/>
            <wp:effectExtent l="0" t="0" r="0"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5550" cy="1143635"/>
                    </a:xfrm>
                    <a:prstGeom prst="rect">
                      <a:avLst/>
                    </a:prstGeom>
                  </pic:spPr>
                </pic:pic>
              </a:graphicData>
            </a:graphic>
            <wp14:sizeRelH relativeFrom="margin">
              <wp14:pctWidth>0</wp14:pctWidth>
            </wp14:sizeRelH>
            <wp14:sizeRelV relativeFrom="margin">
              <wp14:pctHeight>0</wp14:pctHeight>
            </wp14:sizeRelV>
          </wp:anchor>
        </w:drawing>
      </w: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Default="00091F8A" w:rsidP="00091F8A">
      <w:pPr>
        <w:rPr>
          <w:rFonts w:ascii="Times New Roman" w:hAnsi="Times New Roman" w:cs="Times New Roman"/>
          <w:b/>
          <w:sz w:val="24"/>
          <w:szCs w:val="24"/>
          <w:lang w:val="fr-FR"/>
        </w:rPr>
      </w:pPr>
    </w:p>
    <w:p w:rsidR="00AE660B" w:rsidRPr="00F64897" w:rsidRDefault="00F64897" w:rsidP="006B3650">
      <w:pPr>
        <w:jc w:val="center"/>
        <w:rPr>
          <w:rFonts w:ascii="Times New Roman" w:hAnsi="Times New Roman" w:cs="Times New Roman"/>
          <w:b/>
          <w:sz w:val="24"/>
          <w:szCs w:val="24"/>
          <w:lang w:val="fr-FR"/>
        </w:rPr>
      </w:pPr>
      <w:r w:rsidRPr="006737FA">
        <w:rPr>
          <w:rFonts w:ascii="Times New Roman" w:hAnsi="Times New Roman" w:cs="Times New Roman"/>
          <w:b/>
          <w:sz w:val="28"/>
          <w:szCs w:val="24"/>
          <w:lang w:val="fr-FR"/>
        </w:rPr>
        <w:t>MÉMOIRE</w:t>
      </w:r>
      <w:r w:rsidR="006B3650">
        <w:rPr>
          <w:rFonts w:ascii="Times New Roman" w:hAnsi="Times New Roman" w:cs="Times New Roman"/>
          <w:b/>
          <w:sz w:val="28"/>
          <w:szCs w:val="24"/>
          <w:lang w:val="fr-FR"/>
        </w:rPr>
        <w:t xml:space="preserve"> </w:t>
      </w:r>
      <w:r w:rsidR="004D102B">
        <w:rPr>
          <w:rFonts w:ascii="Times New Roman" w:hAnsi="Times New Roman" w:cs="Times New Roman"/>
          <w:b/>
          <w:sz w:val="28"/>
          <w:szCs w:val="24"/>
          <w:lang w:val="fr-FR"/>
        </w:rPr>
        <w:t xml:space="preserve">POUR </w:t>
      </w:r>
      <w:r w:rsidR="006B3650" w:rsidRPr="006B3650">
        <w:rPr>
          <w:rFonts w:ascii="Times New Roman" w:hAnsi="Times New Roman" w:cs="Times New Roman"/>
          <w:b/>
          <w:sz w:val="28"/>
          <w:szCs w:val="24"/>
          <w:lang w:val="fr-FR"/>
        </w:rPr>
        <w:t>L’OBTENTION</w:t>
      </w:r>
      <w:r w:rsidR="006B3650">
        <w:rPr>
          <w:rFonts w:ascii="Times New Roman" w:hAnsi="Times New Roman" w:cs="Times New Roman"/>
          <w:b/>
          <w:sz w:val="28"/>
          <w:szCs w:val="24"/>
          <w:lang w:val="fr-FR"/>
        </w:rPr>
        <w:t xml:space="preserve"> DU</w:t>
      </w:r>
      <w:r w:rsidR="006B3650" w:rsidRPr="006B3650">
        <w:rPr>
          <w:rFonts w:ascii="Times New Roman" w:hAnsi="Times New Roman" w:cs="Times New Roman"/>
          <w:b/>
          <w:sz w:val="28"/>
          <w:szCs w:val="24"/>
          <w:lang w:val="fr-FR"/>
        </w:rPr>
        <w:t xml:space="preserve"> </w:t>
      </w:r>
      <w:r w:rsidR="00260518" w:rsidRPr="006B3650">
        <w:rPr>
          <w:rFonts w:ascii="Times New Roman" w:hAnsi="Times New Roman" w:cs="Times New Roman"/>
          <w:b/>
          <w:sz w:val="28"/>
          <w:szCs w:val="24"/>
          <w:lang w:val="fr-FR"/>
        </w:rPr>
        <w:t xml:space="preserve">MASTER EN </w:t>
      </w:r>
      <w:r w:rsidRPr="006B3650">
        <w:rPr>
          <w:rFonts w:ascii="Times New Roman" w:hAnsi="Times New Roman" w:cs="Times New Roman"/>
          <w:b/>
          <w:sz w:val="28"/>
          <w:szCs w:val="24"/>
          <w:lang w:val="fr-FR"/>
        </w:rPr>
        <w:t>INFORMATIQUE</w:t>
      </w:r>
    </w:p>
    <w:p w:rsidR="00260518" w:rsidRPr="002E1425" w:rsidRDefault="00F64897"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Pr="002E1425">
        <w:rPr>
          <w:rFonts w:ascii="Times New Roman" w:hAnsi="Times New Roman" w:cs="Times New Roman"/>
          <w:b/>
          <w:sz w:val="26"/>
          <w:szCs w:val="26"/>
          <w:lang w:val="fr-FR"/>
        </w:rPr>
        <w:t xml:space="preserve"> </w:t>
      </w:r>
      <w:r w:rsidR="00260518" w:rsidRPr="002E1425">
        <w:rPr>
          <w:rFonts w:ascii="Times New Roman" w:hAnsi="Times New Roman" w:cs="Times New Roman"/>
          <w:b/>
          <w:sz w:val="26"/>
          <w:szCs w:val="26"/>
          <w:lang w:val="fr-FR"/>
        </w:rPr>
        <w:t>INGENIERIE DES SYSTEM</w:t>
      </w:r>
      <w:r w:rsidRPr="002E1425">
        <w:rPr>
          <w:rFonts w:ascii="Times New Roman" w:hAnsi="Times New Roman" w:cs="Times New Roman"/>
          <w:b/>
          <w:sz w:val="26"/>
          <w:szCs w:val="26"/>
          <w:lang w:val="fr-FR"/>
        </w:rPr>
        <w:t>ES D’INFORMATION EN ENTREPRISE</w:t>
      </w: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0" t="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B64800" w:rsidRDefault="00B64800"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B64800" w:rsidRPr="00525E10" w:rsidRDefault="00B64800"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8"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" fillcolor="#4472c4 [3208]" strokecolor="#1f3763 [1608]" strokeweight="1pt">
                <v:stroke joinstyle="miter"/>
                <v:textbox>
                  <w:txbxContent>
                    <w:p w:rsidR="00B64800" w:rsidRDefault="00B64800"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B64800" w:rsidRPr="00525E10" w:rsidRDefault="00B64800"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C973E9" w:rsidP="00C973E9">
      <w:pPr>
        <w:spacing w:after="0"/>
        <w:jc w:val="center"/>
        <w:rPr>
          <w:rFonts w:ascii="Times New Roman" w:hAnsi="Times New Roman" w:cs="Times New Roman"/>
          <w:sz w:val="24"/>
          <w:szCs w:val="24"/>
          <w:lang w:val="fr-FR"/>
        </w:rPr>
      </w:pPr>
      <w:r>
        <w:rPr>
          <w:rFonts w:ascii="Times New Roman" w:hAnsi="Times New Roman" w:cs="Times New Roman"/>
          <w:b/>
          <w:sz w:val="24"/>
          <w:szCs w:val="24"/>
          <w:u w:val="single"/>
          <w:lang w:val="fr-FR"/>
        </w:rPr>
        <w:t>Réalis</w:t>
      </w:r>
      <w:r w:rsidR="00AE1965" w:rsidRPr="00AE1965">
        <w:rPr>
          <w:rFonts w:ascii="Times New Roman" w:hAnsi="Times New Roman" w:cs="Times New Roman"/>
          <w:b/>
          <w:sz w:val="24"/>
          <w:szCs w:val="24"/>
          <w:u w:val="single"/>
          <w:lang w:val="fr-FR"/>
        </w:rPr>
        <w:t>é par</w:t>
      </w:r>
      <w:r w:rsidR="00AE1965" w:rsidRPr="00AE1965">
        <w:rPr>
          <w:rFonts w:ascii="Times New Roman" w:hAnsi="Times New Roman" w:cs="Times New Roman"/>
          <w:b/>
          <w:sz w:val="24"/>
          <w:szCs w:val="24"/>
          <w:lang w:val="fr-FR"/>
        </w:rPr>
        <w:t xml:space="preserve"> : </w:t>
      </w:r>
      <w:r w:rsidR="00AE1965" w:rsidRPr="003A36D4">
        <w:rPr>
          <w:rFonts w:ascii="Times New Roman" w:hAnsi="Times New Roman" w:cs="Times New Roman"/>
          <w:sz w:val="24"/>
          <w:szCs w:val="24"/>
          <w:lang w:val="fr-FR"/>
        </w:rPr>
        <w:t>HIEN Zilèdem Pierre Canisius</w:t>
      </w:r>
      <w:r w:rsidR="000A442E">
        <w:rPr>
          <w:rFonts w:ascii="Times New Roman" w:hAnsi="Times New Roman" w:cs="Times New Roman"/>
          <w:sz w:val="24"/>
          <w:szCs w:val="24"/>
          <w:lang w:val="fr-FR"/>
        </w:rPr>
        <w:t xml:space="preserve"> </w:t>
      </w:r>
    </w:p>
    <w:p w:rsidR="001225A6" w:rsidRPr="00AE1965" w:rsidRDefault="000B1576" w:rsidP="00D67857">
      <w:pPr>
        <w:jc w:val="center"/>
        <w:rPr>
          <w:rFonts w:ascii="Times New Roman" w:hAnsi="Times New Roman" w:cs="Times New Roman"/>
          <w:b/>
          <w:sz w:val="24"/>
          <w:szCs w:val="24"/>
          <w:lang w:val="fr-FR"/>
        </w:rPr>
      </w:pPr>
      <w:r>
        <w:rPr>
          <w:rFonts w:ascii="Times New Roman" w:hAnsi="Times New Roman" w:cs="Times New Roman"/>
          <w:b/>
          <w:sz w:val="24"/>
          <w:szCs w:val="24"/>
          <w:u w:val="single"/>
          <w:lang w:val="fr-FR"/>
        </w:rPr>
        <w:t>Soutenu publiquement</w:t>
      </w:r>
      <w:r w:rsidR="001225A6" w:rsidRPr="00065E30">
        <w:rPr>
          <w:rFonts w:ascii="Times New Roman" w:hAnsi="Times New Roman" w:cs="Times New Roman"/>
          <w:b/>
          <w:sz w:val="24"/>
          <w:szCs w:val="24"/>
          <w:u w:val="single"/>
          <w:lang w:val="fr-FR"/>
        </w:rPr>
        <w:t xml:space="preserve"> le </w:t>
      </w:r>
      <w:r w:rsidR="001225A6" w:rsidRPr="00065E30">
        <w:rPr>
          <w:rFonts w:ascii="Times New Roman" w:hAnsi="Times New Roman" w:cs="Times New Roman"/>
          <w:b/>
          <w:sz w:val="24"/>
          <w:szCs w:val="24"/>
          <w:lang w:val="fr-FR"/>
        </w:rPr>
        <w:t>:</w:t>
      </w:r>
      <w:r w:rsidR="007F7E59">
        <w:rPr>
          <w:rFonts w:ascii="Times New Roman" w:hAnsi="Times New Roman" w:cs="Times New Roman"/>
          <w:sz w:val="24"/>
          <w:szCs w:val="24"/>
          <w:lang w:val="fr-FR"/>
        </w:rPr>
        <w:t xml:space="preserve"> …/06</w:t>
      </w:r>
      <w:r>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41C88" w:rsidRDefault="00041C88" w:rsidP="00091F8A">
      <w:pPr>
        <w:rPr>
          <w:rFonts w:ascii="Times New Roman" w:hAnsi="Times New Roman" w:cs="Times New Roman"/>
          <w:b/>
          <w:sz w:val="24"/>
          <w:szCs w:val="24"/>
          <w:lang w:val="fr-FR"/>
        </w:rPr>
      </w:pPr>
    </w:p>
    <w:p w:rsidR="00075BDC" w:rsidRPr="00075BDC" w:rsidRDefault="00075BDC" w:rsidP="00091F8A">
      <w:pPr>
        <w:rPr>
          <w:rFonts w:ascii="Times New Roman" w:hAnsi="Times New Roman" w:cs="Times New Roman"/>
          <w:b/>
          <w:sz w:val="12"/>
          <w:szCs w:val="24"/>
          <w:lang w:val="fr-FR"/>
        </w:rPr>
      </w:pPr>
    </w:p>
    <w:p w:rsidR="00AE1965" w:rsidRPr="00EB2CD2" w:rsidRDefault="00E6269A" w:rsidP="00041C88">
      <w:pPr>
        <w:spacing w:after="0"/>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J</w:t>
      </w:r>
      <w:r w:rsidR="00EB2CD2">
        <w:rPr>
          <w:rFonts w:ascii="Times New Roman" w:hAnsi="Times New Roman" w:cs="Times New Roman"/>
          <w:b/>
          <w:sz w:val="24"/>
          <w:szCs w:val="24"/>
          <w:u w:val="single"/>
          <w:lang w:val="fr-FR"/>
        </w:rPr>
        <w:t>ury</w:t>
      </w:r>
      <w:r w:rsidR="00A55E78">
        <w:rPr>
          <w:rFonts w:ascii="Times New Roman" w:hAnsi="Times New Roman" w:cs="Times New Roman"/>
          <w:b/>
          <w:sz w:val="24"/>
          <w:szCs w:val="24"/>
          <w:u w:val="single"/>
          <w:lang w:val="fr-FR"/>
        </w:rPr>
        <w:t xml:space="preserve"> de soutenance</w:t>
      </w:r>
      <w:r w:rsidR="00EB2CD2">
        <w:rPr>
          <w:rFonts w:ascii="Times New Roman" w:hAnsi="Times New Roman" w:cs="Times New Roman"/>
          <w:b/>
          <w:sz w:val="24"/>
          <w:szCs w:val="24"/>
          <w:u w:val="single"/>
          <w:lang w:val="fr-FR"/>
        </w:rPr>
        <w:t xml:space="preserve"> </w:t>
      </w:r>
      <w:r w:rsidR="009B42F1" w:rsidRPr="00EB2CD2">
        <w:rPr>
          <w:rFonts w:ascii="Times New Roman" w:hAnsi="Times New Roman" w:cs="Times New Roman"/>
          <w:b/>
          <w:sz w:val="24"/>
          <w:szCs w:val="24"/>
          <w:u w:val="single"/>
          <w:lang w:val="fr-FR"/>
        </w:rPr>
        <w:t xml:space="preserve">: </w:t>
      </w:r>
    </w:p>
    <w:p w:rsidR="00534229" w:rsidRDefault="00534229" w:rsidP="00E23E84">
      <w:pPr>
        <w:spacing w:after="0"/>
        <w:rPr>
          <w:rFonts w:ascii="Times New Roman" w:hAnsi="Times New Roman" w:cs="Times New Roman"/>
          <w:sz w:val="24"/>
          <w:szCs w:val="24"/>
          <w:lang w:val="fr-FR"/>
        </w:rPr>
      </w:pPr>
      <w:r w:rsidRPr="00041C88">
        <w:rPr>
          <w:rFonts w:ascii="Times New Roman" w:hAnsi="Times New Roman" w:cs="Times New Roman"/>
          <w:b/>
          <w:sz w:val="24"/>
          <w:szCs w:val="24"/>
          <w:lang w:val="fr-FR"/>
        </w:rPr>
        <w:t>Président</w:t>
      </w:r>
      <w:r w:rsidR="004D3512">
        <w:rPr>
          <w:rFonts w:ascii="Times New Roman" w:hAnsi="Times New Roman" w:cs="Times New Roman"/>
          <w:b/>
          <w:sz w:val="24"/>
          <w:szCs w:val="24"/>
          <w:lang w:val="fr-FR"/>
        </w:rPr>
        <w:t xml:space="preserve">      </w:t>
      </w:r>
      <w:r w:rsidR="001134CB">
        <w:rPr>
          <w:rFonts w:ascii="Times New Roman" w:hAnsi="Times New Roman" w:cs="Times New Roman"/>
          <w:b/>
          <w:sz w:val="24"/>
          <w:szCs w:val="24"/>
          <w:lang w:val="fr-FR"/>
        </w:rPr>
        <w:t xml:space="preserve">               </w:t>
      </w:r>
      <w:r>
        <w:rPr>
          <w:rFonts w:ascii="Times New Roman" w:hAnsi="Times New Roman" w:cs="Times New Roman"/>
          <w:sz w:val="24"/>
          <w:szCs w:val="24"/>
          <w:lang w:val="fr-FR"/>
        </w:rPr>
        <w:t> :</w:t>
      </w:r>
    </w:p>
    <w:p w:rsidR="00072A83" w:rsidRDefault="00E6269A"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 xml:space="preserve">Directeur de mémoire </w:t>
      </w:r>
      <w:r w:rsidR="00534229">
        <w:rPr>
          <w:rFonts w:ascii="Times New Roman" w:hAnsi="Times New Roman" w:cs="Times New Roman"/>
          <w:sz w:val="24"/>
          <w:szCs w:val="24"/>
          <w:lang w:val="fr-FR"/>
        </w:rPr>
        <w:t>: M</w:t>
      </w:r>
      <w:r w:rsidR="0039726C" w:rsidRPr="00AE1965">
        <w:rPr>
          <w:rFonts w:ascii="Times New Roman" w:hAnsi="Times New Roman" w:cs="Times New Roman"/>
          <w:sz w:val="24"/>
          <w:szCs w:val="24"/>
          <w:lang w:val="fr-FR"/>
        </w:rPr>
        <w:t>.</w:t>
      </w:r>
      <w:r w:rsidR="00091F8A"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Yaya</w:t>
      </w:r>
      <w:r w:rsidR="006359A1"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TRAORE</w:t>
      </w:r>
      <w:r w:rsidR="00AE1965">
        <w:rPr>
          <w:rFonts w:ascii="Times New Roman" w:hAnsi="Times New Roman" w:cs="Times New Roman"/>
          <w:sz w:val="24"/>
          <w:szCs w:val="24"/>
          <w:lang w:val="fr-FR"/>
        </w:rPr>
        <w:t xml:space="preserve">, </w:t>
      </w:r>
      <w:r w:rsidR="007364B2" w:rsidRPr="00EA5A6B">
        <w:rPr>
          <w:rFonts w:ascii="Times New Roman" w:hAnsi="Times New Roman" w:cs="Times New Roman"/>
          <w:i/>
          <w:sz w:val="24"/>
          <w:szCs w:val="24"/>
          <w:lang w:val="fr-FR"/>
        </w:rPr>
        <w:t xml:space="preserve">MC en </w:t>
      </w:r>
      <w:r w:rsidR="00524D45" w:rsidRPr="00EA5A6B">
        <w:rPr>
          <w:rFonts w:ascii="Times New Roman" w:hAnsi="Times New Roman" w:cs="Times New Roman"/>
          <w:i/>
          <w:sz w:val="24"/>
          <w:szCs w:val="24"/>
          <w:lang w:val="fr-FR"/>
        </w:rPr>
        <w:t>i</w:t>
      </w:r>
      <w:r w:rsidR="005D5C8C" w:rsidRPr="00EA5A6B">
        <w:rPr>
          <w:rFonts w:ascii="Times New Roman" w:hAnsi="Times New Roman" w:cs="Times New Roman"/>
          <w:i/>
          <w:sz w:val="24"/>
          <w:szCs w:val="24"/>
          <w:lang w:val="fr-FR"/>
        </w:rPr>
        <w:t>nformatique</w:t>
      </w:r>
      <w:r w:rsidR="003765F0">
        <w:rPr>
          <w:rFonts w:ascii="Times New Roman" w:hAnsi="Times New Roman" w:cs="Times New Roman"/>
          <w:sz w:val="24"/>
          <w:szCs w:val="24"/>
          <w:lang w:val="fr-FR"/>
        </w:rPr>
        <w:t>.</w:t>
      </w:r>
    </w:p>
    <w:p w:rsidR="000B140C" w:rsidRDefault="000E3CD3"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Ev</w:t>
      </w:r>
      <w:r w:rsidR="00534229" w:rsidRPr="00041C88">
        <w:rPr>
          <w:rFonts w:ascii="Times New Roman" w:hAnsi="Times New Roman" w:cs="Times New Roman"/>
          <w:b/>
          <w:sz w:val="24"/>
          <w:szCs w:val="24"/>
          <w:lang w:val="fr-FR"/>
        </w:rPr>
        <w:t>a</w:t>
      </w:r>
      <w:r>
        <w:rPr>
          <w:rFonts w:ascii="Times New Roman" w:hAnsi="Times New Roman" w:cs="Times New Roman"/>
          <w:b/>
          <w:sz w:val="24"/>
          <w:szCs w:val="24"/>
          <w:lang w:val="fr-FR"/>
        </w:rPr>
        <w:t>lua</w:t>
      </w:r>
      <w:r w:rsidR="00534229" w:rsidRPr="00041C88">
        <w:rPr>
          <w:rFonts w:ascii="Times New Roman" w:hAnsi="Times New Roman" w:cs="Times New Roman"/>
          <w:b/>
          <w:sz w:val="24"/>
          <w:szCs w:val="24"/>
          <w:lang w:val="fr-FR"/>
        </w:rPr>
        <w:t>teur</w:t>
      </w:r>
      <w:r w:rsidR="001134CB">
        <w:rPr>
          <w:rFonts w:ascii="Times New Roman" w:hAnsi="Times New Roman" w:cs="Times New Roman"/>
          <w:b/>
          <w:sz w:val="24"/>
          <w:szCs w:val="24"/>
          <w:lang w:val="fr-FR"/>
        </w:rPr>
        <w:t xml:space="preserve">                   </w:t>
      </w:r>
      <w:r w:rsidR="00534229">
        <w:rPr>
          <w:rFonts w:ascii="Times New Roman" w:hAnsi="Times New Roman" w:cs="Times New Roman"/>
          <w:sz w:val="24"/>
          <w:szCs w:val="24"/>
          <w:lang w:val="fr-FR"/>
        </w:rPr>
        <w:t xml:space="preserve">: </w:t>
      </w:r>
    </w:p>
    <w:p w:rsidR="000B140C" w:rsidRPr="004C2313" w:rsidRDefault="000B140C" w:rsidP="00E23E84">
      <w:pPr>
        <w:spacing w:after="0"/>
        <w:rPr>
          <w:rFonts w:ascii="Times New Roman" w:hAnsi="Times New Roman" w:cs="Times New Roman"/>
          <w:sz w:val="24"/>
          <w:szCs w:val="24"/>
          <w:lang w:val="fr-FR"/>
        </w:rPr>
      </w:pPr>
    </w:p>
    <w:p w:rsidR="00825AF8" w:rsidRDefault="00AE1965" w:rsidP="00072A83">
      <w:pPr>
        <w:jc w:val="center"/>
        <w:rPr>
          <w:rFonts w:ascii="Times New Roman" w:hAnsi="Times New Roman" w:cs="Times New Roman"/>
          <w:i/>
          <w:szCs w:val="24"/>
          <w:lang w:val="fr-FR"/>
        </w:rPr>
        <w:sectPr w:rsidR="00825AF8" w:rsidSect="00BF01F7">
          <w:footerReference w:type="default" r:id="rId9"/>
          <w:pgSz w:w="12240" w:h="15840"/>
          <w:pgMar w:top="1417" w:right="1417" w:bottom="1417" w:left="1417" w:header="708" w:footer="708" w:gutter="0"/>
          <w:pgBorders w:display="firstPage" w:offsetFrom="page">
            <w:top w:val="twistedLines1" w:sz="18" w:space="24" w:color="FF0000"/>
            <w:left w:val="twistedLines1" w:sz="18" w:space="24" w:color="FF0000"/>
            <w:bottom w:val="twistedLines1" w:sz="18" w:space="24" w:color="FF0000"/>
            <w:right w:val="twistedLines1" w:sz="18" w:space="24" w:color="FF0000"/>
          </w:pgBorders>
          <w:cols w:space="708"/>
          <w:titlePg/>
          <w:docGrid w:linePitch="360"/>
        </w:sect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457C81" w:rsidRDefault="00B44B5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0" w:name="_Toc184475241"/>
      <w:bookmarkStart w:id="1" w:name="_Toc191899494"/>
      <w:r>
        <w:rPr>
          <w:rFonts w:ascii="Times New Roman" w:eastAsiaTheme="majorEastAsia" w:hAnsi="Times New Roman" w:cs="Times New Roman"/>
          <w:b/>
          <w:color w:val="2E74B5" w:themeColor="accent1" w:themeShade="BF"/>
          <w:sz w:val="24"/>
          <w:szCs w:val="24"/>
          <w:lang w:val="fr-FR"/>
        </w:rPr>
        <w:lastRenderedPageBreak/>
        <w:t>D</w:t>
      </w:r>
      <w:r w:rsidR="00580AC0" w:rsidRPr="00580AC0">
        <w:rPr>
          <w:rFonts w:ascii="Times New Roman" w:eastAsiaTheme="majorEastAsia" w:hAnsi="Times New Roman" w:cs="Times New Roman"/>
          <w:b/>
          <w:color w:val="2E74B5" w:themeColor="accent1" w:themeShade="BF"/>
          <w:sz w:val="24"/>
          <w:szCs w:val="24"/>
          <w:lang w:val="fr-FR"/>
        </w:rPr>
        <w:t>É</w:t>
      </w:r>
      <w:r>
        <w:rPr>
          <w:rFonts w:ascii="Times New Roman" w:eastAsiaTheme="majorEastAsia" w:hAnsi="Times New Roman" w:cs="Times New Roman"/>
          <w:b/>
          <w:color w:val="2E74B5" w:themeColor="accent1" w:themeShade="BF"/>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760598" w:rsidRDefault="00A93E2D" w:rsidP="00E9620B">
      <w:pPr>
        <w:jc w:val="right"/>
        <w:rPr>
          <w:rFonts w:ascii="Brush Script MT" w:hAnsi="Brush Script MT" w:cs="Times New Roman"/>
          <w:sz w:val="36"/>
          <w:szCs w:val="24"/>
          <w:lang w:val="fr-FR"/>
        </w:rPr>
      </w:pPr>
      <w:r w:rsidRPr="00760598">
        <w:rPr>
          <w:rFonts w:ascii="Brush Script MT" w:hAnsi="Brush Script MT" w:cs="Times New Roman"/>
          <w:sz w:val="36"/>
          <w:szCs w:val="24"/>
          <w:lang w:val="fr-FR"/>
        </w:rPr>
        <w:t>A ma fille</w:t>
      </w:r>
      <w:r w:rsidR="00883A2C" w:rsidRPr="00760598">
        <w:rPr>
          <w:rFonts w:ascii="Brush Script MT" w:hAnsi="Brush Script MT" w:cs="Times New Roman"/>
          <w:sz w:val="36"/>
          <w:szCs w:val="24"/>
          <w:lang w:val="fr-FR"/>
        </w:rPr>
        <w:t xml:space="preserve">, </w:t>
      </w:r>
      <w:r w:rsidR="00BB5431" w:rsidRPr="00760598">
        <w:rPr>
          <w:rFonts w:ascii="Brush Script MT" w:hAnsi="Brush Script MT" w:cs="Times New Roman"/>
          <w:sz w:val="36"/>
          <w:szCs w:val="24"/>
          <w:lang w:val="fr-FR"/>
        </w:rPr>
        <w:t xml:space="preserve">W. </w:t>
      </w:r>
      <w:r w:rsidR="00883A2C" w:rsidRPr="00760598">
        <w:rPr>
          <w:rFonts w:ascii="Brush Script MT" w:hAnsi="Brush Script MT" w:cs="Times New Roman"/>
          <w:sz w:val="36"/>
          <w:szCs w:val="24"/>
          <w:lang w:val="fr-FR"/>
        </w:rPr>
        <w:t>Candice Urielle</w:t>
      </w:r>
      <w:r w:rsidR="000D25F0" w:rsidRPr="00760598">
        <w:rPr>
          <w:rFonts w:ascii="Brush Script MT" w:hAnsi="Brush Script MT" w:cs="Times New Roman"/>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8A6A0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 w:name="_Toc184475243"/>
      <w:bookmarkStart w:id="3" w:name="_Toc191899495"/>
      <w:r w:rsidRPr="00457C81">
        <w:rPr>
          <w:rFonts w:ascii="Times New Roman" w:eastAsiaTheme="majorEastAsia" w:hAnsi="Times New Roman" w:cs="Times New Roman"/>
          <w:b/>
          <w:color w:val="2E74B5" w:themeColor="accent1" w:themeShade="BF"/>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8B0CA7">
      <w:pPr>
        <w:pStyle w:val="Paragraphedeliste"/>
        <w:numPr>
          <w:ilvl w:val="0"/>
          <w:numId w:val="15"/>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Default="00B44B51" w:rsidP="00B44B5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 w:name="_Toc191899496"/>
      <w:r>
        <w:rPr>
          <w:rFonts w:ascii="Times New Roman" w:eastAsiaTheme="majorEastAsia" w:hAnsi="Times New Roman" w:cs="Times New Roman"/>
          <w:b/>
          <w:color w:val="2E74B5" w:themeColor="accent1" w:themeShade="BF"/>
          <w:sz w:val="24"/>
          <w:szCs w:val="24"/>
          <w:lang w:val="fr-FR"/>
        </w:rPr>
        <w:lastRenderedPageBreak/>
        <w:t>R</w:t>
      </w:r>
      <w:r w:rsidRPr="00580AC0">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SUM</w:t>
      </w:r>
      <w:r w:rsidRPr="00580AC0">
        <w:rPr>
          <w:rFonts w:ascii="Times New Roman" w:eastAsiaTheme="majorEastAsia" w:hAnsi="Times New Roman" w:cs="Times New Roman"/>
          <w:b/>
          <w:color w:val="2E74B5" w:themeColor="accent1" w:themeShade="BF"/>
          <w:sz w:val="24"/>
          <w:szCs w:val="24"/>
          <w:lang w:val="fr-FR"/>
        </w:rPr>
        <w:t>É</w:t>
      </w:r>
      <w:bookmarkEnd w:id="4"/>
    </w:p>
    <w:p w:rsidR="00B44B51" w:rsidRDefault="00B44B51" w:rsidP="00DA78E6">
      <w:pPr>
        <w:spacing w:line="360" w:lineRule="auto"/>
        <w:jc w:val="both"/>
        <w:rPr>
          <w:rFonts w:ascii="Times New Roman" w:hAnsi="Times New Roman" w:cs="Times New Roman"/>
          <w:sz w:val="24"/>
          <w:szCs w:val="24"/>
          <w:lang w:val="fr-FR"/>
        </w:rPr>
      </w:pPr>
    </w:p>
    <w:p w:rsidR="001C089B" w:rsidRDefault="001C089B" w:rsidP="00DA78E6">
      <w:pPr>
        <w:spacing w:line="360" w:lineRule="auto"/>
        <w:jc w:val="both"/>
        <w:rPr>
          <w:rFonts w:ascii="Times New Roman" w:hAnsi="Times New Roman" w:cs="Times New Roman"/>
          <w:sz w:val="24"/>
          <w:szCs w:val="24"/>
          <w:lang w:val="fr-FR"/>
        </w:rPr>
      </w:pPr>
    </w:p>
    <w:p w:rsidR="001C089B" w:rsidRDefault="001C089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1C089B" w:rsidRDefault="001C089B" w:rsidP="001C089B">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 w:name="_Toc191899497"/>
      <w:r w:rsidRPr="00457C81">
        <w:rPr>
          <w:rFonts w:ascii="Times New Roman" w:eastAsiaTheme="majorEastAsia" w:hAnsi="Times New Roman" w:cs="Times New Roman"/>
          <w:b/>
          <w:color w:val="2E74B5" w:themeColor="accent1" w:themeShade="BF"/>
          <w:sz w:val="24"/>
          <w:szCs w:val="24"/>
          <w:lang w:val="fr-FR"/>
        </w:rPr>
        <w:lastRenderedPageBreak/>
        <w:t>ABSTRACT</w:t>
      </w:r>
      <w:bookmarkEnd w:id="5"/>
    </w:p>
    <w:p w:rsidR="001C089B" w:rsidRPr="00B7282F" w:rsidRDefault="001C089B" w:rsidP="00DA78E6">
      <w:pPr>
        <w:spacing w:line="360" w:lineRule="auto"/>
        <w:jc w:val="both"/>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CA7F50"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 w:name="_Toc191899498"/>
      <w:r>
        <w:rPr>
          <w:rFonts w:ascii="Times New Roman" w:eastAsiaTheme="majorEastAsia" w:hAnsi="Times New Roman" w:cs="Times New Roman"/>
          <w:b/>
          <w:color w:val="2E74B5" w:themeColor="accent1" w:themeShade="BF"/>
          <w:sz w:val="24"/>
          <w:szCs w:val="24"/>
          <w:lang w:val="fr-FR"/>
        </w:rPr>
        <w:lastRenderedPageBreak/>
        <w:t>TABLES DES MATI</w:t>
      </w:r>
      <w:r w:rsidRPr="00CA7F50">
        <w:rPr>
          <w:rFonts w:ascii="Times New Roman" w:eastAsiaTheme="majorEastAsia" w:hAnsi="Times New Roman" w:cs="Times New Roman"/>
          <w:b/>
          <w:color w:val="2E74B5" w:themeColor="accent1" w:themeShade="BF"/>
          <w:sz w:val="24"/>
          <w:szCs w:val="24"/>
          <w:lang w:val="fr-FR"/>
        </w:rPr>
        <w:t>È</w:t>
      </w:r>
      <w:r>
        <w:rPr>
          <w:rFonts w:ascii="Times New Roman" w:eastAsiaTheme="majorEastAsia" w:hAnsi="Times New Roman" w:cs="Times New Roman"/>
          <w:b/>
          <w:color w:val="2E74B5" w:themeColor="accent1" w:themeShade="BF"/>
          <w:sz w:val="24"/>
          <w:szCs w:val="24"/>
          <w:lang w:val="fr-FR"/>
        </w:rPr>
        <w:t>RES</w:t>
      </w:r>
      <w:bookmarkEnd w:id="6"/>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185203"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1899494" w:history="1">
            <w:r w:rsidR="00185203" w:rsidRPr="00A42BC6">
              <w:rPr>
                <w:rStyle w:val="Lienhypertexte"/>
                <w:rFonts w:ascii="Times New Roman" w:eastAsiaTheme="majorEastAsia" w:hAnsi="Times New Roman" w:cs="Times New Roman"/>
                <w:b/>
                <w:noProof/>
                <w:lang w:val="fr-FR"/>
              </w:rPr>
              <w:t>DÉDICACE</w:t>
            </w:r>
            <w:r w:rsidR="00185203">
              <w:rPr>
                <w:noProof/>
                <w:webHidden/>
              </w:rPr>
              <w:tab/>
            </w:r>
            <w:r w:rsidR="00185203">
              <w:rPr>
                <w:noProof/>
                <w:webHidden/>
              </w:rPr>
              <w:fldChar w:fldCharType="begin"/>
            </w:r>
            <w:r w:rsidR="00185203">
              <w:rPr>
                <w:noProof/>
                <w:webHidden/>
              </w:rPr>
              <w:instrText xml:space="preserve"> PAGEREF _Toc191899494 \h </w:instrText>
            </w:r>
            <w:r w:rsidR="00185203">
              <w:rPr>
                <w:noProof/>
                <w:webHidden/>
              </w:rPr>
            </w:r>
            <w:r w:rsidR="00185203">
              <w:rPr>
                <w:noProof/>
                <w:webHidden/>
              </w:rPr>
              <w:fldChar w:fldCharType="separate"/>
            </w:r>
            <w:r w:rsidR="00B64800">
              <w:rPr>
                <w:noProof/>
                <w:webHidden/>
              </w:rPr>
              <w:t>i</w:t>
            </w:r>
            <w:r w:rsidR="00185203">
              <w:rPr>
                <w:noProof/>
                <w:webHidden/>
              </w:rPr>
              <w:fldChar w:fldCharType="end"/>
            </w:r>
          </w:hyperlink>
        </w:p>
        <w:p w:rsidR="00185203" w:rsidRDefault="00D12A86">
          <w:pPr>
            <w:pStyle w:val="TM1"/>
            <w:tabs>
              <w:tab w:val="right" w:leader="dot" w:pos="9396"/>
            </w:tabs>
            <w:rPr>
              <w:rFonts w:eastAsiaTheme="minorEastAsia"/>
              <w:noProof/>
            </w:rPr>
          </w:pPr>
          <w:hyperlink w:anchor="_Toc191899495" w:history="1">
            <w:r w:rsidR="00185203" w:rsidRPr="00A42BC6">
              <w:rPr>
                <w:rStyle w:val="Lienhypertexte"/>
                <w:rFonts w:ascii="Times New Roman" w:eastAsiaTheme="majorEastAsia" w:hAnsi="Times New Roman" w:cs="Times New Roman"/>
                <w:b/>
                <w:noProof/>
                <w:lang w:val="fr-FR"/>
              </w:rPr>
              <w:t>REMERCIEMENTS</w:t>
            </w:r>
            <w:r w:rsidR="00185203">
              <w:rPr>
                <w:noProof/>
                <w:webHidden/>
              </w:rPr>
              <w:tab/>
            </w:r>
            <w:r w:rsidR="00185203">
              <w:rPr>
                <w:noProof/>
                <w:webHidden/>
              </w:rPr>
              <w:fldChar w:fldCharType="begin"/>
            </w:r>
            <w:r w:rsidR="00185203">
              <w:rPr>
                <w:noProof/>
                <w:webHidden/>
              </w:rPr>
              <w:instrText xml:space="preserve"> PAGEREF _Toc191899495 \h </w:instrText>
            </w:r>
            <w:r w:rsidR="00185203">
              <w:rPr>
                <w:noProof/>
                <w:webHidden/>
              </w:rPr>
            </w:r>
            <w:r w:rsidR="00185203">
              <w:rPr>
                <w:noProof/>
                <w:webHidden/>
              </w:rPr>
              <w:fldChar w:fldCharType="separate"/>
            </w:r>
            <w:r w:rsidR="00B64800">
              <w:rPr>
                <w:noProof/>
                <w:webHidden/>
              </w:rPr>
              <w:t>ii</w:t>
            </w:r>
            <w:r w:rsidR="00185203">
              <w:rPr>
                <w:noProof/>
                <w:webHidden/>
              </w:rPr>
              <w:fldChar w:fldCharType="end"/>
            </w:r>
          </w:hyperlink>
        </w:p>
        <w:p w:rsidR="00185203" w:rsidRDefault="00D12A86">
          <w:pPr>
            <w:pStyle w:val="TM1"/>
            <w:tabs>
              <w:tab w:val="right" w:leader="dot" w:pos="9396"/>
            </w:tabs>
            <w:rPr>
              <w:rFonts w:eastAsiaTheme="minorEastAsia"/>
              <w:noProof/>
            </w:rPr>
          </w:pPr>
          <w:hyperlink w:anchor="_Toc191899496" w:history="1">
            <w:r w:rsidR="00185203" w:rsidRPr="00A42BC6">
              <w:rPr>
                <w:rStyle w:val="Lienhypertexte"/>
                <w:rFonts w:ascii="Times New Roman" w:eastAsiaTheme="majorEastAsia" w:hAnsi="Times New Roman" w:cs="Times New Roman"/>
                <w:b/>
                <w:noProof/>
                <w:lang w:val="fr-FR"/>
              </w:rPr>
              <w:t>RÉSUMÉ</w:t>
            </w:r>
            <w:r w:rsidR="00185203">
              <w:rPr>
                <w:noProof/>
                <w:webHidden/>
              </w:rPr>
              <w:tab/>
            </w:r>
            <w:r w:rsidR="00185203">
              <w:rPr>
                <w:noProof/>
                <w:webHidden/>
              </w:rPr>
              <w:fldChar w:fldCharType="begin"/>
            </w:r>
            <w:r w:rsidR="00185203">
              <w:rPr>
                <w:noProof/>
                <w:webHidden/>
              </w:rPr>
              <w:instrText xml:space="preserve"> PAGEREF _Toc191899496 \h </w:instrText>
            </w:r>
            <w:r w:rsidR="00185203">
              <w:rPr>
                <w:noProof/>
                <w:webHidden/>
              </w:rPr>
            </w:r>
            <w:r w:rsidR="00185203">
              <w:rPr>
                <w:noProof/>
                <w:webHidden/>
              </w:rPr>
              <w:fldChar w:fldCharType="separate"/>
            </w:r>
            <w:r w:rsidR="00B64800">
              <w:rPr>
                <w:noProof/>
                <w:webHidden/>
              </w:rPr>
              <w:t>iii</w:t>
            </w:r>
            <w:r w:rsidR="00185203">
              <w:rPr>
                <w:noProof/>
                <w:webHidden/>
              </w:rPr>
              <w:fldChar w:fldCharType="end"/>
            </w:r>
          </w:hyperlink>
        </w:p>
        <w:p w:rsidR="00185203" w:rsidRDefault="00D12A86">
          <w:pPr>
            <w:pStyle w:val="TM1"/>
            <w:tabs>
              <w:tab w:val="right" w:leader="dot" w:pos="9396"/>
            </w:tabs>
            <w:rPr>
              <w:rFonts w:eastAsiaTheme="minorEastAsia"/>
              <w:noProof/>
            </w:rPr>
          </w:pPr>
          <w:hyperlink w:anchor="_Toc191899497" w:history="1">
            <w:r w:rsidR="00185203" w:rsidRPr="00A42BC6">
              <w:rPr>
                <w:rStyle w:val="Lienhypertexte"/>
                <w:rFonts w:ascii="Times New Roman" w:eastAsiaTheme="majorEastAsia" w:hAnsi="Times New Roman" w:cs="Times New Roman"/>
                <w:b/>
                <w:noProof/>
                <w:lang w:val="fr-FR"/>
              </w:rPr>
              <w:t>ABSTRACT</w:t>
            </w:r>
            <w:r w:rsidR="00185203">
              <w:rPr>
                <w:noProof/>
                <w:webHidden/>
              </w:rPr>
              <w:tab/>
            </w:r>
            <w:r w:rsidR="00185203">
              <w:rPr>
                <w:noProof/>
                <w:webHidden/>
              </w:rPr>
              <w:fldChar w:fldCharType="begin"/>
            </w:r>
            <w:r w:rsidR="00185203">
              <w:rPr>
                <w:noProof/>
                <w:webHidden/>
              </w:rPr>
              <w:instrText xml:space="preserve"> PAGEREF _Toc191899497 \h </w:instrText>
            </w:r>
            <w:r w:rsidR="00185203">
              <w:rPr>
                <w:noProof/>
                <w:webHidden/>
              </w:rPr>
            </w:r>
            <w:r w:rsidR="00185203">
              <w:rPr>
                <w:noProof/>
                <w:webHidden/>
              </w:rPr>
              <w:fldChar w:fldCharType="separate"/>
            </w:r>
            <w:r w:rsidR="00B64800">
              <w:rPr>
                <w:noProof/>
                <w:webHidden/>
              </w:rPr>
              <w:t>iv</w:t>
            </w:r>
            <w:r w:rsidR="00185203">
              <w:rPr>
                <w:noProof/>
                <w:webHidden/>
              </w:rPr>
              <w:fldChar w:fldCharType="end"/>
            </w:r>
          </w:hyperlink>
        </w:p>
        <w:p w:rsidR="00185203" w:rsidRDefault="00D12A86">
          <w:pPr>
            <w:pStyle w:val="TM1"/>
            <w:tabs>
              <w:tab w:val="right" w:leader="dot" w:pos="9396"/>
            </w:tabs>
            <w:rPr>
              <w:rFonts w:eastAsiaTheme="minorEastAsia"/>
              <w:noProof/>
            </w:rPr>
          </w:pPr>
          <w:hyperlink w:anchor="_Toc191899498" w:history="1">
            <w:r w:rsidR="00185203" w:rsidRPr="00A42BC6">
              <w:rPr>
                <w:rStyle w:val="Lienhypertexte"/>
                <w:rFonts w:ascii="Times New Roman" w:eastAsiaTheme="majorEastAsia" w:hAnsi="Times New Roman" w:cs="Times New Roman"/>
                <w:b/>
                <w:noProof/>
                <w:lang w:val="fr-FR"/>
              </w:rPr>
              <w:t>TABLES DES MATIÈRES</w:t>
            </w:r>
            <w:r w:rsidR="00185203">
              <w:rPr>
                <w:noProof/>
                <w:webHidden/>
              </w:rPr>
              <w:tab/>
            </w:r>
            <w:r w:rsidR="00185203">
              <w:rPr>
                <w:noProof/>
                <w:webHidden/>
              </w:rPr>
              <w:fldChar w:fldCharType="begin"/>
            </w:r>
            <w:r w:rsidR="00185203">
              <w:rPr>
                <w:noProof/>
                <w:webHidden/>
              </w:rPr>
              <w:instrText xml:space="preserve"> PAGEREF _Toc191899498 \h </w:instrText>
            </w:r>
            <w:r w:rsidR="00185203">
              <w:rPr>
                <w:noProof/>
                <w:webHidden/>
              </w:rPr>
            </w:r>
            <w:r w:rsidR="00185203">
              <w:rPr>
                <w:noProof/>
                <w:webHidden/>
              </w:rPr>
              <w:fldChar w:fldCharType="separate"/>
            </w:r>
            <w:r w:rsidR="00B64800">
              <w:rPr>
                <w:noProof/>
                <w:webHidden/>
              </w:rPr>
              <w:t>v</w:t>
            </w:r>
            <w:r w:rsidR="00185203">
              <w:rPr>
                <w:noProof/>
                <w:webHidden/>
              </w:rPr>
              <w:fldChar w:fldCharType="end"/>
            </w:r>
          </w:hyperlink>
        </w:p>
        <w:p w:rsidR="00185203" w:rsidRDefault="00D12A86">
          <w:pPr>
            <w:pStyle w:val="TM1"/>
            <w:tabs>
              <w:tab w:val="right" w:leader="dot" w:pos="9396"/>
            </w:tabs>
            <w:rPr>
              <w:rFonts w:eastAsiaTheme="minorEastAsia"/>
              <w:noProof/>
            </w:rPr>
          </w:pPr>
          <w:hyperlink w:anchor="_Toc191899499" w:history="1">
            <w:r w:rsidR="00185203" w:rsidRPr="00A42BC6">
              <w:rPr>
                <w:rStyle w:val="Lienhypertexte"/>
                <w:rFonts w:ascii="Times New Roman" w:eastAsiaTheme="majorEastAsia" w:hAnsi="Times New Roman" w:cs="Times New Roman"/>
                <w:b/>
                <w:noProof/>
                <w:lang w:val="fr-FR"/>
              </w:rPr>
              <w:t>LISTE DES FIGURES</w:t>
            </w:r>
            <w:r w:rsidR="00185203">
              <w:rPr>
                <w:noProof/>
                <w:webHidden/>
              </w:rPr>
              <w:tab/>
            </w:r>
            <w:r w:rsidR="00185203">
              <w:rPr>
                <w:noProof/>
                <w:webHidden/>
              </w:rPr>
              <w:fldChar w:fldCharType="begin"/>
            </w:r>
            <w:r w:rsidR="00185203">
              <w:rPr>
                <w:noProof/>
                <w:webHidden/>
              </w:rPr>
              <w:instrText xml:space="preserve"> PAGEREF _Toc191899499 \h </w:instrText>
            </w:r>
            <w:r w:rsidR="00185203">
              <w:rPr>
                <w:noProof/>
                <w:webHidden/>
              </w:rPr>
            </w:r>
            <w:r w:rsidR="00185203">
              <w:rPr>
                <w:noProof/>
                <w:webHidden/>
              </w:rPr>
              <w:fldChar w:fldCharType="separate"/>
            </w:r>
            <w:r w:rsidR="00B64800">
              <w:rPr>
                <w:noProof/>
                <w:webHidden/>
              </w:rPr>
              <w:t>vii</w:t>
            </w:r>
            <w:r w:rsidR="00185203">
              <w:rPr>
                <w:noProof/>
                <w:webHidden/>
              </w:rPr>
              <w:fldChar w:fldCharType="end"/>
            </w:r>
          </w:hyperlink>
        </w:p>
        <w:p w:rsidR="00185203" w:rsidRDefault="00D12A86">
          <w:pPr>
            <w:pStyle w:val="TM1"/>
            <w:tabs>
              <w:tab w:val="right" w:leader="dot" w:pos="9396"/>
            </w:tabs>
            <w:rPr>
              <w:rFonts w:eastAsiaTheme="minorEastAsia"/>
              <w:noProof/>
            </w:rPr>
          </w:pPr>
          <w:hyperlink w:anchor="_Toc191899500" w:history="1">
            <w:r w:rsidR="00185203" w:rsidRPr="00A42BC6">
              <w:rPr>
                <w:rStyle w:val="Lienhypertexte"/>
                <w:rFonts w:ascii="Times New Roman" w:eastAsiaTheme="majorEastAsia" w:hAnsi="Times New Roman" w:cs="Times New Roman"/>
                <w:b/>
                <w:noProof/>
                <w:lang w:val="fr-FR"/>
              </w:rPr>
              <w:t>LISTE DES TABLEAUX</w:t>
            </w:r>
            <w:r w:rsidR="00185203">
              <w:rPr>
                <w:noProof/>
                <w:webHidden/>
              </w:rPr>
              <w:tab/>
            </w:r>
            <w:r w:rsidR="00185203">
              <w:rPr>
                <w:noProof/>
                <w:webHidden/>
              </w:rPr>
              <w:fldChar w:fldCharType="begin"/>
            </w:r>
            <w:r w:rsidR="00185203">
              <w:rPr>
                <w:noProof/>
                <w:webHidden/>
              </w:rPr>
              <w:instrText xml:space="preserve"> PAGEREF _Toc191899500 \h </w:instrText>
            </w:r>
            <w:r w:rsidR="00185203">
              <w:rPr>
                <w:noProof/>
                <w:webHidden/>
              </w:rPr>
            </w:r>
            <w:r w:rsidR="00185203">
              <w:rPr>
                <w:noProof/>
                <w:webHidden/>
              </w:rPr>
              <w:fldChar w:fldCharType="separate"/>
            </w:r>
            <w:r w:rsidR="00B64800">
              <w:rPr>
                <w:noProof/>
                <w:webHidden/>
              </w:rPr>
              <w:t>viii</w:t>
            </w:r>
            <w:r w:rsidR="00185203">
              <w:rPr>
                <w:noProof/>
                <w:webHidden/>
              </w:rPr>
              <w:fldChar w:fldCharType="end"/>
            </w:r>
          </w:hyperlink>
        </w:p>
        <w:p w:rsidR="00185203" w:rsidRDefault="00D12A86">
          <w:pPr>
            <w:pStyle w:val="TM1"/>
            <w:tabs>
              <w:tab w:val="right" w:leader="dot" w:pos="9396"/>
            </w:tabs>
            <w:rPr>
              <w:rFonts w:eastAsiaTheme="minorEastAsia"/>
              <w:noProof/>
            </w:rPr>
          </w:pPr>
          <w:hyperlink w:anchor="_Toc191899501" w:history="1">
            <w:r w:rsidR="00185203" w:rsidRPr="00A42BC6">
              <w:rPr>
                <w:rStyle w:val="Lienhypertexte"/>
                <w:rFonts w:ascii="Times New Roman" w:eastAsiaTheme="majorEastAsia" w:hAnsi="Times New Roman" w:cs="Times New Roman"/>
                <w:b/>
                <w:noProof/>
                <w:lang w:val="fr-FR"/>
              </w:rPr>
              <w:t>LISTE DES SIGLES ET ABREVIATIONS</w:t>
            </w:r>
            <w:r w:rsidR="00185203">
              <w:rPr>
                <w:noProof/>
                <w:webHidden/>
              </w:rPr>
              <w:tab/>
            </w:r>
            <w:r w:rsidR="00185203">
              <w:rPr>
                <w:noProof/>
                <w:webHidden/>
              </w:rPr>
              <w:fldChar w:fldCharType="begin"/>
            </w:r>
            <w:r w:rsidR="00185203">
              <w:rPr>
                <w:noProof/>
                <w:webHidden/>
              </w:rPr>
              <w:instrText xml:space="preserve"> PAGEREF _Toc191899501 \h </w:instrText>
            </w:r>
            <w:r w:rsidR="00185203">
              <w:rPr>
                <w:noProof/>
                <w:webHidden/>
              </w:rPr>
            </w:r>
            <w:r w:rsidR="00185203">
              <w:rPr>
                <w:noProof/>
                <w:webHidden/>
              </w:rPr>
              <w:fldChar w:fldCharType="separate"/>
            </w:r>
            <w:r w:rsidR="00B64800">
              <w:rPr>
                <w:noProof/>
                <w:webHidden/>
              </w:rPr>
              <w:t>ix</w:t>
            </w:r>
            <w:r w:rsidR="00185203">
              <w:rPr>
                <w:noProof/>
                <w:webHidden/>
              </w:rPr>
              <w:fldChar w:fldCharType="end"/>
            </w:r>
          </w:hyperlink>
        </w:p>
        <w:p w:rsidR="00185203" w:rsidRDefault="00D12A86">
          <w:pPr>
            <w:pStyle w:val="TM1"/>
            <w:tabs>
              <w:tab w:val="right" w:leader="dot" w:pos="9396"/>
            </w:tabs>
            <w:rPr>
              <w:rFonts w:eastAsiaTheme="minorEastAsia"/>
              <w:noProof/>
            </w:rPr>
          </w:pPr>
          <w:hyperlink w:anchor="_Toc191899502" w:history="1">
            <w:r w:rsidR="00185203" w:rsidRPr="00A42BC6">
              <w:rPr>
                <w:rStyle w:val="Lienhypertexte"/>
                <w:rFonts w:ascii="Times New Roman" w:eastAsiaTheme="majorEastAsia" w:hAnsi="Times New Roman" w:cs="Times New Roman"/>
                <w:b/>
                <w:noProof/>
                <w:lang w:val="fr-FR"/>
              </w:rPr>
              <w:t>CHAPITRE 1 : INTRODUCTION GENERALE</w:t>
            </w:r>
            <w:r w:rsidR="00185203">
              <w:rPr>
                <w:noProof/>
                <w:webHidden/>
              </w:rPr>
              <w:tab/>
            </w:r>
            <w:r w:rsidR="00185203">
              <w:rPr>
                <w:noProof/>
                <w:webHidden/>
              </w:rPr>
              <w:fldChar w:fldCharType="begin"/>
            </w:r>
            <w:r w:rsidR="00185203">
              <w:rPr>
                <w:noProof/>
                <w:webHidden/>
              </w:rPr>
              <w:instrText xml:space="preserve"> PAGEREF _Toc191899502 \h </w:instrText>
            </w:r>
            <w:r w:rsidR="00185203">
              <w:rPr>
                <w:noProof/>
                <w:webHidden/>
              </w:rPr>
            </w:r>
            <w:r w:rsidR="00185203">
              <w:rPr>
                <w:noProof/>
                <w:webHidden/>
              </w:rPr>
              <w:fldChar w:fldCharType="separate"/>
            </w:r>
            <w:r w:rsidR="00B64800">
              <w:rPr>
                <w:noProof/>
                <w:webHidden/>
              </w:rPr>
              <w:t>2</w:t>
            </w:r>
            <w:r w:rsidR="00185203">
              <w:rPr>
                <w:noProof/>
                <w:webHidden/>
              </w:rPr>
              <w:fldChar w:fldCharType="end"/>
            </w:r>
          </w:hyperlink>
        </w:p>
        <w:p w:rsidR="00185203" w:rsidRDefault="00D12A86">
          <w:pPr>
            <w:pStyle w:val="TM2"/>
            <w:tabs>
              <w:tab w:val="left" w:pos="880"/>
              <w:tab w:val="right" w:leader="dot" w:pos="9396"/>
            </w:tabs>
            <w:rPr>
              <w:rFonts w:eastAsiaTheme="minorEastAsia"/>
              <w:noProof/>
            </w:rPr>
          </w:pPr>
          <w:hyperlink w:anchor="_Toc191899503" w:history="1">
            <w:r w:rsidR="00185203" w:rsidRPr="00A42BC6">
              <w:rPr>
                <w:rStyle w:val="Lienhypertexte"/>
                <w:rFonts w:ascii="Times New Roman" w:eastAsiaTheme="majorEastAsia" w:hAnsi="Times New Roman" w:cs="Times New Roman"/>
                <w:b/>
                <w:noProof/>
                <w:lang w:val="fr-FR"/>
              </w:rPr>
              <w:t>1.1.</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Contexte et justification</w:t>
            </w:r>
            <w:r w:rsidR="00185203">
              <w:rPr>
                <w:noProof/>
                <w:webHidden/>
              </w:rPr>
              <w:tab/>
            </w:r>
            <w:r w:rsidR="00185203">
              <w:rPr>
                <w:noProof/>
                <w:webHidden/>
              </w:rPr>
              <w:fldChar w:fldCharType="begin"/>
            </w:r>
            <w:r w:rsidR="00185203">
              <w:rPr>
                <w:noProof/>
                <w:webHidden/>
              </w:rPr>
              <w:instrText xml:space="preserve"> PAGEREF _Toc191899503 \h </w:instrText>
            </w:r>
            <w:r w:rsidR="00185203">
              <w:rPr>
                <w:noProof/>
                <w:webHidden/>
              </w:rPr>
            </w:r>
            <w:r w:rsidR="00185203">
              <w:rPr>
                <w:noProof/>
                <w:webHidden/>
              </w:rPr>
              <w:fldChar w:fldCharType="separate"/>
            </w:r>
            <w:r w:rsidR="00B64800">
              <w:rPr>
                <w:noProof/>
                <w:webHidden/>
              </w:rPr>
              <w:t>2</w:t>
            </w:r>
            <w:r w:rsidR="00185203">
              <w:rPr>
                <w:noProof/>
                <w:webHidden/>
              </w:rPr>
              <w:fldChar w:fldCharType="end"/>
            </w:r>
          </w:hyperlink>
        </w:p>
        <w:p w:rsidR="00185203" w:rsidRDefault="00D12A86">
          <w:pPr>
            <w:pStyle w:val="TM2"/>
            <w:tabs>
              <w:tab w:val="left" w:pos="880"/>
              <w:tab w:val="right" w:leader="dot" w:pos="9396"/>
            </w:tabs>
            <w:rPr>
              <w:rFonts w:eastAsiaTheme="minorEastAsia"/>
              <w:noProof/>
            </w:rPr>
          </w:pPr>
          <w:hyperlink w:anchor="_Toc191899504" w:history="1">
            <w:r w:rsidR="00185203" w:rsidRPr="00A42BC6">
              <w:rPr>
                <w:rStyle w:val="Lienhypertexte"/>
                <w:rFonts w:ascii="Times New Roman" w:eastAsiaTheme="majorEastAsia" w:hAnsi="Times New Roman" w:cs="Times New Roman"/>
                <w:b/>
                <w:noProof/>
                <w:lang w:val="fr-FR"/>
              </w:rPr>
              <w:t>1.2.</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Problématique et hypothèses</w:t>
            </w:r>
            <w:r w:rsidR="00185203">
              <w:rPr>
                <w:noProof/>
                <w:webHidden/>
              </w:rPr>
              <w:tab/>
            </w:r>
            <w:r w:rsidR="00185203">
              <w:rPr>
                <w:noProof/>
                <w:webHidden/>
              </w:rPr>
              <w:fldChar w:fldCharType="begin"/>
            </w:r>
            <w:r w:rsidR="00185203">
              <w:rPr>
                <w:noProof/>
                <w:webHidden/>
              </w:rPr>
              <w:instrText xml:space="preserve"> PAGEREF _Toc191899504 \h </w:instrText>
            </w:r>
            <w:r w:rsidR="00185203">
              <w:rPr>
                <w:noProof/>
                <w:webHidden/>
              </w:rPr>
            </w:r>
            <w:r w:rsidR="00185203">
              <w:rPr>
                <w:noProof/>
                <w:webHidden/>
              </w:rPr>
              <w:fldChar w:fldCharType="separate"/>
            </w:r>
            <w:r w:rsidR="00B64800">
              <w:rPr>
                <w:noProof/>
                <w:webHidden/>
              </w:rPr>
              <w:t>4</w:t>
            </w:r>
            <w:r w:rsidR="00185203">
              <w:rPr>
                <w:noProof/>
                <w:webHidden/>
              </w:rPr>
              <w:fldChar w:fldCharType="end"/>
            </w:r>
          </w:hyperlink>
        </w:p>
        <w:p w:rsidR="00185203" w:rsidRDefault="00D12A86">
          <w:pPr>
            <w:pStyle w:val="TM2"/>
            <w:tabs>
              <w:tab w:val="left" w:pos="880"/>
              <w:tab w:val="right" w:leader="dot" w:pos="9396"/>
            </w:tabs>
            <w:rPr>
              <w:rFonts w:eastAsiaTheme="minorEastAsia"/>
              <w:noProof/>
            </w:rPr>
          </w:pPr>
          <w:hyperlink w:anchor="_Toc191899505" w:history="1">
            <w:r w:rsidR="00185203" w:rsidRPr="00A42BC6">
              <w:rPr>
                <w:rStyle w:val="Lienhypertexte"/>
                <w:rFonts w:ascii="Times New Roman" w:eastAsiaTheme="majorEastAsia" w:hAnsi="Times New Roman" w:cs="Times New Roman"/>
                <w:b/>
                <w:noProof/>
                <w:lang w:val="fr-FR"/>
              </w:rPr>
              <w:t>1.3.</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Objectif du sujet</w:t>
            </w:r>
            <w:r w:rsidR="00185203">
              <w:rPr>
                <w:noProof/>
                <w:webHidden/>
              </w:rPr>
              <w:tab/>
            </w:r>
            <w:r w:rsidR="00185203">
              <w:rPr>
                <w:noProof/>
                <w:webHidden/>
              </w:rPr>
              <w:fldChar w:fldCharType="begin"/>
            </w:r>
            <w:r w:rsidR="00185203">
              <w:rPr>
                <w:noProof/>
                <w:webHidden/>
              </w:rPr>
              <w:instrText xml:space="preserve"> PAGEREF _Toc191899505 \h </w:instrText>
            </w:r>
            <w:r w:rsidR="00185203">
              <w:rPr>
                <w:noProof/>
                <w:webHidden/>
              </w:rPr>
            </w:r>
            <w:r w:rsidR="00185203">
              <w:rPr>
                <w:noProof/>
                <w:webHidden/>
              </w:rPr>
              <w:fldChar w:fldCharType="separate"/>
            </w:r>
            <w:r w:rsidR="00B64800">
              <w:rPr>
                <w:noProof/>
                <w:webHidden/>
              </w:rPr>
              <w:t>5</w:t>
            </w:r>
            <w:r w:rsidR="00185203">
              <w:rPr>
                <w:noProof/>
                <w:webHidden/>
              </w:rPr>
              <w:fldChar w:fldCharType="end"/>
            </w:r>
          </w:hyperlink>
        </w:p>
        <w:p w:rsidR="00185203" w:rsidRDefault="00D12A86">
          <w:pPr>
            <w:pStyle w:val="TM2"/>
            <w:tabs>
              <w:tab w:val="left" w:pos="880"/>
              <w:tab w:val="right" w:leader="dot" w:pos="9396"/>
            </w:tabs>
            <w:rPr>
              <w:rFonts w:eastAsiaTheme="minorEastAsia"/>
              <w:noProof/>
            </w:rPr>
          </w:pPr>
          <w:hyperlink w:anchor="_Toc191899506" w:history="1">
            <w:r w:rsidR="00185203" w:rsidRPr="00A42BC6">
              <w:rPr>
                <w:rStyle w:val="Lienhypertexte"/>
                <w:rFonts w:ascii="Times New Roman" w:eastAsiaTheme="majorEastAsia" w:hAnsi="Times New Roman" w:cs="Times New Roman"/>
                <w:b/>
                <w:noProof/>
                <w:lang w:val="fr-FR"/>
              </w:rPr>
              <w:t>1.4.</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Résultats attendus</w:t>
            </w:r>
            <w:r w:rsidR="00185203">
              <w:rPr>
                <w:noProof/>
                <w:webHidden/>
              </w:rPr>
              <w:tab/>
            </w:r>
            <w:r w:rsidR="00185203">
              <w:rPr>
                <w:noProof/>
                <w:webHidden/>
              </w:rPr>
              <w:fldChar w:fldCharType="begin"/>
            </w:r>
            <w:r w:rsidR="00185203">
              <w:rPr>
                <w:noProof/>
                <w:webHidden/>
              </w:rPr>
              <w:instrText xml:space="preserve"> PAGEREF _Toc191899506 \h </w:instrText>
            </w:r>
            <w:r w:rsidR="00185203">
              <w:rPr>
                <w:noProof/>
                <w:webHidden/>
              </w:rPr>
            </w:r>
            <w:r w:rsidR="00185203">
              <w:rPr>
                <w:noProof/>
                <w:webHidden/>
              </w:rPr>
              <w:fldChar w:fldCharType="separate"/>
            </w:r>
            <w:r w:rsidR="00B64800">
              <w:rPr>
                <w:noProof/>
                <w:webHidden/>
              </w:rPr>
              <w:t>5</w:t>
            </w:r>
            <w:r w:rsidR="00185203">
              <w:rPr>
                <w:noProof/>
                <w:webHidden/>
              </w:rPr>
              <w:fldChar w:fldCharType="end"/>
            </w:r>
          </w:hyperlink>
        </w:p>
        <w:p w:rsidR="00185203" w:rsidRDefault="00D12A86">
          <w:pPr>
            <w:pStyle w:val="TM2"/>
            <w:tabs>
              <w:tab w:val="left" w:pos="880"/>
              <w:tab w:val="right" w:leader="dot" w:pos="9396"/>
            </w:tabs>
            <w:rPr>
              <w:rFonts w:eastAsiaTheme="minorEastAsia"/>
              <w:noProof/>
            </w:rPr>
          </w:pPr>
          <w:hyperlink w:anchor="_Toc191899507" w:history="1">
            <w:r w:rsidR="00185203" w:rsidRPr="00A42BC6">
              <w:rPr>
                <w:rStyle w:val="Lienhypertexte"/>
                <w:rFonts w:ascii="Times New Roman" w:eastAsiaTheme="majorEastAsia" w:hAnsi="Times New Roman" w:cs="Times New Roman"/>
                <w:b/>
                <w:noProof/>
                <w:lang w:val="fr-FR"/>
              </w:rPr>
              <w:t>1.5.</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Organisation du travail</w:t>
            </w:r>
            <w:r w:rsidR="00185203">
              <w:rPr>
                <w:noProof/>
                <w:webHidden/>
              </w:rPr>
              <w:tab/>
            </w:r>
            <w:r w:rsidR="00185203">
              <w:rPr>
                <w:noProof/>
                <w:webHidden/>
              </w:rPr>
              <w:fldChar w:fldCharType="begin"/>
            </w:r>
            <w:r w:rsidR="00185203">
              <w:rPr>
                <w:noProof/>
                <w:webHidden/>
              </w:rPr>
              <w:instrText xml:space="preserve"> PAGEREF _Toc191899507 \h </w:instrText>
            </w:r>
            <w:r w:rsidR="00185203">
              <w:rPr>
                <w:noProof/>
                <w:webHidden/>
              </w:rPr>
            </w:r>
            <w:r w:rsidR="00185203">
              <w:rPr>
                <w:noProof/>
                <w:webHidden/>
              </w:rPr>
              <w:fldChar w:fldCharType="separate"/>
            </w:r>
            <w:r w:rsidR="00B64800">
              <w:rPr>
                <w:noProof/>
                <w:webHidden/>
              </w:rPr>
              <w:t>6</w:t>
            </w:r>
            <w:r w:rsidR="00185203">
              <w:rPr>
                <w:noProof/>
                <w:webHidden/>
              </w:rPr>
              <w:fldChar w:fldCharType="end"/>
            </w:r>
          </w:hyperlink>
        </w:p>
        <w:p w:rsidR="00185203" w:rsidRDefault="00D12A86">
          <w:pPr>
            <w:pStyle w:val="TM1"/>
            <w:tabs>
              <w:tab w:val="right" w:leader="dot" w:pos="9396"/>
            </w:tabs>
            <w:rPr>
              <w:rFonts w:eastAsiaTheme="minorEastAsia"/>
              <w:noProof/>
            </w:rPr>
          </w:pPr>
          <w:hyperlink w:anchor="_Toc191899508" w:history="1">
            <w:r w:rsidR="00185203" w:rsidRPr="00A42BC6">
              <w:rPr>
                <w:rStyle w:val="Lienhypertexte"/>
                <w:rFonts w:ascii="Times New Roman" w:eastAsiaTheme="majorEastAsia" w:hAnsi="Times New Roman" w:cs="Times New Roman"/>
                <w:b/>
                <w:noProof/>
                <w:lang w:val="fr-FR"/>
              </w:rPr>
              <w:t>CHAPITRE 2 : TECHNOLOGIE BLOCKCHAIN</w:t>
            </w:r>
            <w:r w:rsidR="00185203">
              <w:rPr>
                <w:noProof/>
                <w:webHidden/>
              </w:rPr>
              <w:tab/>
            </w:r>
            <w:r w:rsidR="00185203">
              <w:rPr>
                <w:noProof/>
                <w:webHidden/>
              </w:rPr>
              <w:fldChar w:fldCharType="begin"/>
            </w:r>
            <w:r w:rsidR="00185203">
              <w:rPr>
                <w:noProof/>
                <w:webHidden/>
              </w:rPr>
              <w:instrText xml:space="preserve"> PAGEREF _Toc191899508 \h </w:instrText>
            </w:r>
            <w:r w:rsidR="00185203">
              <w:rPr>
                <w:noProof/>
                <w:webHidden/>
              </w:rPr>
            </w:r>
            <w:r w:rsidR="00185203">
              <w:rPr>
                <w:noProof/>
                <w:webHidden/>
              </w:rPr>
              <w:fldChar w:fldCharType="separate"/>
            </w:r>
            <w:r w:rsidR="00B64800">
              <w:rPr>
                <w:noProof/>
                <w:webHidden/>
              </w:rPr>
              <w:t>9</w:t>
            </w:r>
            <w:r w:rsidR="00185203">
              <w:rPr>
                <w:noProof/>
                <w:webHidden/>
              </w:rPr>
              <w:fldChar w:fldCharType="end"/>
            </w:r>
          </w:hyperlink>
        </w:p>
        <w:p w:rsidR="00185203" w:rsidRDefault="00D12A86">
          <w:pPr>
            <w:pStyle w:val="TM2"/>
            <w:tabs>
              <w:tab w:val="left" w:pos="880"/>
              <w:tab w:val="right" w:leader="dot" w:pos="9396"/>
            </w:tabs>
            <w:rPr>
              <w:rFonts w:eastAsiaTheme="minorEastAsia"/>
              <w:noProof/>
            </w:rPr>
          </w:pPr>
          <w:hyperlink w:anchor="_Toc191899509" w:history="1">
            <w:r w:rsidR="00185203" w:rsidRPr="00A42BC6">
              <w:rPr>
                <w:rStyle w:val="Lienhypertexte"/>
                <w:rFonts w:ascii="Times New Roman" w:eastAsiaTheme="majorEastAsia" w:hAnsi="Times New Roman" w:cs="Times New Roman"/>
                <w:b/>
                <w:noProof/>
                <w:lang w:val="fr-FR"/>
              </w:rPr>
              <w:t>2.1.</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Historique et définitions de la blockchain</w:t>
            </w:r>
            <w:r w:rsidR="00185203">
              <w:rPr>
                <w:noProof/>
                <w:webHidden/>
              </w:rPr>
              <w:tab/>
            </w:r>
            <w:r w:rsidR="00185203">
              <w:rPr>
                <w:noProof/>
                <w:webHidden/>
              </w:rPr>
              <w:fldChar w:fldCharType="begin"/>
            </w:r>
            <w:r w:rsidR="00185203">
              <w:rPr>
                <w:noProof/>
                <w:webHidden/>
              </w:rPr>
              <w:instrText xml:space="preserve"> PAGEREF _Toc191899509 \h </w:instrText>
            </w:r>
            <w:r w:rsidR="00185203">
              <w:rPr>
                <w:noProof/>
                <w:webHidden/>
              </w:rPr>
            </w:r>
            <w:r w:rsidR="00185203">
              <w:rPr>
                <w:noProof/>
                <w:webHidden/>
              </w:rPr>
              <w:fldChar w:fldCharType="separate"/>
            </w:r>
            <w:r w:rsidR="00B64800">
              <w:rPr>
                <w:noProof/>
                <w:webHidden/>
              </w:rPr>
              <w:t>9</w:t>
            </w:r>
            <w:r w:rsidR="00185203">
              <w:rPr>
                <w:noProof/>
                <w:webHidden/>
              </w:rPr>
              <w:fldChar w:fldCharType="end"/>
            </w:r>
          </w:hyperlink>
        </w:p>
        <w:p w:rsidR="00185203" w:rsidRDefault="00D12A86">
          <w:pPr>
            <w:pStyle w:val="TM3"/>
            <w:tabs>
              <w:tab w:val="left" w:pos="1320"/>
              <w:tab w:val="right" w:leader="dot" w:pos="9396"/>
            </w:tabs>
            <w:rPr>
              <w:rFonts w:eastAsiaTheme="minorEastAsia"/>
              <w:noProof/>
            </w:rPr>
          </w:pPr>
          <w:hyperlink w:anchor="_Toc191899510" w:history="1">
            <w:r w:rsidR="00185203" w:rsidRPr="00A42BC6">
              <w:rPr>
                <w:rStyle w:val="Lienhypertexte"/>
                <w:rFonts w:ascii="Times New Roman" w:hAnsi="Times New Roman" w:cs="Times New Roman"/>
                <w:b/>
                <w:noProof/>
                <w:lang w:val="fr-FR"/>
              </w:rPr>
              <w:t>2.1.1.</w:t>
            </w:r>
            <w:r w:rsidR="00185203">
              <w:rPr>
                <w:rFonts w:eastAsiaTheme="minorEastAsia"/>
                <w:noProof/>
              </w:rPr>
              <w:tab/>
            </w:r>
            <w:r w:rsidR="00185203" w:rsidRPr="00A42BC6">
              <w:rPr>
                <w:rStyle w:val="Lienhypertexte"/>
                <w:rFonts w:ascii="Times New Roman" w:hAnsi="Times New Roman" w:cs="Times New Roman"/>
                <w:b/>
                <w:noProof/>
                <w:lang w:val="fr-FR"/>
              </w:rPr>
              <w:t>Historique de la blockchain</w:t>
            </w:r>
            <w:r w:rsidR="00185203">
              <w:rPr>
                <w:noProof/>
                <w:webHidden/>
              </w:rPr>
              <w:tab/>
            </w:r>
            <w:r w:rsidR="00185203">
              <w:rPr>
                <w:noProof/>
                <w:webHidden/>
              </w:rPr>
              <w:fldChar w:fldCharType="begin"/>
            </w:r>
            <w:r w:rsidR="00185203">
              <w:rPr>
                <w:noProof/>
                <w:webHidden/>
              </w:rPr>
              <w:instrText xml:space="preserve"> PAGEREF _Toc191899510 \h </w:instrText>
            </w:r>
            <w:r w:rsidR="00185203">
              <w:rPr>
                <w:noProof/>
                <w:webHidden/>
              </w:rPr>
            </w:r>
            <w:r w:rsidR="00185203">
              <w:rPr>
                <w:noProof/>
                <w:webHidden/>
              </w:rPr>
              <w:fldChar w:fldCharType="separate"/>
            </w:r>
            <w:r w:rsidR="00B64800">
              <w:rPr>
                <w:noProof/>
                <w:webHidden/>
              </w:rPr>
              <w:t>9</w:t>
            </w:r>
            <w:r w:rsidR="00185203">
              <w:rPr>
                <w:noProof/>
                <w:webHidden/>
              </w:rPr>
              <w:fldChar w:fldCharType="end"/>
            </w:r>
          </w:hyperlink>
        </w:p>
        <w:p w:rsidR="00185203" w:rsidRDefault="00D12A86">
          <w:pPr>
            <w:pStyle w:val="TM3"/>
            <w:tabs>
              <w:tab w:val="left" w:pos="1320"/>
              <w:tab w:val="right" w:leader="dot" w:pos="9396"/>
            </w:tabs>
            <w:rPr>
              <w:rFonts w:eastAsiaTheme="minorEastAsia"/>
              <w:noProof/>
            </w:rPr>
          </w:pPr>
          <w:hyperlink w:anchor="_Toc191899511" w:history="1">
            <w:r w:rsidR="00185203" w:rsidRPr="00A42BC6">
              <w:rPr>
                <w:rStyle w:val="Lienhypertexte"/>
                <w:rFonts w:ascii="Times New Roman" w:hAnsi="Times New Roman" w:cs="Times New Roman"/>
                <w:b/>
                <w:noProof/>
                <w:lang w:val="fr-FR"/>
              </w:rPr>
              <w:t>2.1.2.</w:t>
            </w:r>
            <w:r w:rsidR="00185203">
              <w:rPr>
                <w:rFonts w:eastAsiaTheme="minorEastAsia"/>
                <w:noProof/>
              </w:rPr>
              <w:tab/>
            </w:r>
            <w:r w:rsidR="00185203" w:rsidRPr="00A42BC6">
              <w:rPr>
                <w:rStyle w:val="Lienhypertexte"/>
                <w:rFonts w:ascii="Times New Roman" w:hAnsi="Times New Roman" w:cs="Times New Roman"/>
                <w:b/>
                <w:noProof/>
                <w:lang w:val="fr-FR"/>
              </w:rPr>
              <w:t>Définitions de la blockchain</w:t>
            </w:r>
            <w:r w:rsidR="00185203">
              <w:rPr>
                <w:noProof/>
                <w:webHidden/>
              </w:rPr>
              <w:tab/>
            </w:r>
            <w:r w:rsidR="00185203">
              <w:rPr>
                <w:noProof/>
                <w:webHidden/>
              </w:rPr>
              <w:fldChar w:fldCharType="begin"/>
            </w:r>
            <w:r w:rsidR="00185203">
              <w:rPr>
                <w:noProof/>
                <w:webHidden/>
              </w:rPr>
              <w:instrText xml:space="preserve"> PAGEREF _Toc191899511 \h </w:instrText>
            </w:r>
            <w:r w:rsidR="00185203">
              <w:rPr>
                <w:noProof/>
                <w:webHidden/>
              </w:rPr>
            </w:r>
            <w:r w:rsidR="00185203">
              <w:rPr>
                <w:noProof/>
                <w:webHidden/>
              </w:rPr>
              <w:fldChar w:fldCharType="separate"/>
            </w:r>
            <w:r w:rsidR="00B64800">
              <w:rPr>
                <w:noProof/>
                <w:webHidden/>
              </w:rPr>
              <w:t>10</w:t>
            </w:r>
            <w:r w:rsidR="00185203">
              <w:rPr>
                <w:noProof/>
                <w:webHidden/>
              </w:rPr>
              <w:fldChar w:fldCharType="end"/>
            </w:r>
          </w:hyperlink>
        </w:p>
        <w:p w:rsidR="00185203" w:rsidRDefault="00D12A86">
          <w:pPr>
            <w:pStyle w:val="TM2"/>
            <w:tabs>
              <w:tab w:val="left" w:pos="880"/>
              <w:tab w:val="right" w:leader="dot" w:pos="9396"/>
            </w:tabs>
            <w:rPr>
              <w:rFonts w:eastAsiaTheme="minorEastAsia"/>
              <w:noProof/>
            </w:rPr>
          </w:pPr>
          <w:hyperlink w:anchor="_Toc191899512" w:history="1">
            <w:r w:rsidR="00185203" w:rsidRPr="00A42BC6">
              <w:rPr>
                <w:rStyle w:val="Lienhypertexte"/>
                <w:rFonts w:ascii="Times New Roman" w:eastAsiaTheme="majorEastAsia" w:hAnsi="Times New Roman" w:cs="Times New Roman"/>
                <w:b/>
                <w:noProof/>
                <w:lang w:val="fr-FR"/>
              </w:rPr>
              <w:t>2.2.</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Types de blockchain</w:t>
            </w:r>
            <w:r w:rsidR="00185203">
              <w:rPr>
                <w:noProof/>
                <w:webHidden/>
              </w:rPr>
              <w:tab/>
            </w:r>
            <w:r w:rsidR="00185203">
              <w:rPr>
                <w:noProof/>
                <w:webHidden/>
              </w:rPr>
              <w:fldChar w:fldCharType="begin"/>
            </w:r>
            <w:r w:rsidR="00185203">
              <w:rPr>
                <w:noProof/>
                <w:webHidden/>
              </w:rPr>
              <w:instrText xml:space="preserve"> PAGEREF _Toc191899512 \h </w:instrText>
            </w:r>
            <w:r w:rsidR="00185203">
              <w:rPr>
                <w:noProof/>
                <w:webHidden/>
              </w:rPr>
            </w:r>
            <w:r w:rsidR="00185203">
              <w:rPr>
                <w:noProof/>
                <w:webHidden/>
              </w:rPr>
              <w:fldChar w:fldCharType="separate"/>
            </w:r>
            <w:r w:rsidR="00B64800">
              <w:rPr>
                <w:noProof/>
                <w:webHidden/>
              </w:rPr>
              <w:t>11</w:t>
            </w:r>
            <w:r w:rsidR="00185203">
              <w:rPr>
                <w:noProof/>
                <w:webHidden/>
              </w:rPr>
              <w:fldChar w:fldCharType="end"/>
            </w:r>
          </w:hyperlink>
        </w:p>
        <w:p w:rsidR="00185203" w:rsidRDefault="00D12A86">
          <w:pPr>
            <w:pStyle w:val="TM2"/>
            <w:tabs>
              <w:tab w:val="left" w:pos="880"/>
              <w:tab w:val="right" w:leader="dot" w:pos="9396"/>
            </w:tabs>
            <w:rPr>
              <w:rFonts w:eastAsiaTheme="minorEastAsia"/>
              <w:noProof/>
            </w:rPr>
          </w:pPr>
          <w:hyperlink w:anchor="_Toc191899513" w:history="1">
            <w:r w:rsidR="00185203" w:rsidRPr="00A42BC6">
              <w:rPr>
                <w:rStyle w:val="Lienhypertexte"/>
                <w:rFonts w:ascii="Times New Roman" w:eastAsiaTheme="majorEastAsia" w:hAnsi="Times New Roman" w:cs="Times New Roman"/>
                <w:b/>
                <w:noProof/>
                <w:lang w:val="fr-FR"/>
              </w:rPr>
              <w:t>2.3.</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Architecture de la blockchain</w:t>
            </w:r>
            <w:r w:rsidR="00185203">
              <w:rPr>
                <w:noProof/>
                <w:webHidden/>
              </w:rPr>
              <w:tab/>
            </w:r>
            <w:r w:rsidR="00185203">
              <w:rPr>
                <w:noProof/>
                <w:webHidden/>
              </w:rPr>
              <w:fldChar w:fldCharType="begin"/>
            </w:r>
            <w:r w:rsidR="00185203">
              <w:rPr>
                <w:noProof/>
                <w:webHidden/>
              </w:rPr>
              <w:instrText xml:space="preserve"> PAGEREF _Toc191899513 \h </w:instrText>
            </w:r>
            <w:r w:rsidR="00185203">
              <w:rPr>
                <w:noProof/>
                <w:webHidden/>
              </w:rPr>
            </w:r>
            <w:r w:rsidR="00185203">
              <w:rPr>
                <w:noProof/>
                <w:webHidden/>
              </w:rPr>
              <w:fldChar w:fldCharType="separate"/>
            </w:r>
            <w:r w:rsidR="00B64800">
              <w:rPr>
                <w:noProof/>
                <w:webHidden/>
              </w:rPr>
              <w:t>14</w:t>
            </w:r>
            <w:r w:rsidR="00185203">
              <w:rPr>
                <w:noProof/>
                <w:webHidden/>
              </w:rPr>
              <w:fldChar w:fldCharType="end"/>
            </w:r>
          </w:hyperlink>
        </w:p>
        <w:p w:rsidR="00185203" w:rsidRDefault="00D12A86">
          <w:pPr>
            <w:pStyle w:val="TM3"/>
            <w:tabs>
              <w:tab w:val="left" w:pos="1320"/>
              <w:tab w:val="right" w:leader="dot" w:pos="9396"/>
            </w:tabs>
            <w:rPr>
              <w:rFonts w:eastAsiaTheme="minorEastAsia"/>
              <w:noProof/>
            </w:rPr>
          </w:pPr>
          <w:hyperlink w:anchor="_Toc191899514" w:history="1">
            <w:r w:rsidR="00185203" w:rsidRPr="00A42BC6">
              <w:rPr>
                <w:rStyle w:val="Lienhypertexte"/>
                <w:rFonts w:ascii="Times New Roman" w:hAnsi="Times New Roman" w:cs="Times New Roman"/>
                <w:b/>
                <w:noProof/>
                <w:lang w:val="fr-FR"/>
              </w:rPr>
              <w:t>2.3.1.</w:t>
            </w:r>
            <w:r w:rsidR="00185203">
              <w:rPr>
                <w:rFonts w:eastAsiaTheme="minorEastAsia"/>
                <w:noProof/>
              </w:rPr>
              <w:tab/>
            </w:r>
            <w:r w:rsidR="00185203" w:rsidRPr="00A42BC6">
              <w:rPr>
                <w:rStyle w:val="Lienhypertexte"/>
                <w:rFonts w:ascii="Times New Roman" w:hAnsi="Times New Roman" w:cs="Times New Roman"/>
                <w:b/>
                <w:noProof/>
                <w:lang w:val="fr-FR"/>
              </w:rPr>
              <w:t>Structure de la blockchain</w:t>
            </w:r>
            <w:r w:rsidR="00185203">
              <w:rPr>
                <w:noProof/>
                <w:webHidden/>
              </w:rPr>
              <w:tab/>
            </w:r>
            <w:r w:rsidR="00185203">
              <w:rPr>
                <w:noProof/>
                <w:webHidden/>
              </w:rPr>
              <w:fldChar w:fldCharType="begin"/>
            </w:r>
            <w:r w:rsidR="00185203">
              <w:rPr>
                <w:noProof/>
                <w:webHidden/>
              </w:rPr>
              <w:instrText xml:space="preserve"> PAGEREF _Toc191899514 \h </w:instrText>
            </w:r>
            <w:r w:rsidR="00185203">
              <w:rPr>
                <w:noProof/>
                <w:webHidden/>
              </w:rPr>
            </w:r>
            <w:r w:rsidR="00185203">
              <w:rPr>
                <w:noProof/>
                <w:webHidden/>
              </w:rPr>
              <w:fldChar w:fldCharType="separate"/>
            </w:r>
            <w:r w:rsidR="00B64800">
              <w:rPr>
                <w:noProof/>
                <w:webHidden/>
              </w:rPr>
              <w:t>15</w:t>
            </w:r>
            <w:r w:rsidR="00185203">
              <w:rPr>
                <w:noProof/>
                <w:webHidden/>
              </w:rPr>
              <w:fldChar w:fldCharType="end"/>
            </w:r>
          </w:hyperlink>
        </w:p>
        <w:p w:rsidR="00185203" w:rsidRDefault="00D12A86">
          <w:pPr>
            <w:pStyle w:val="TM3"/>
            <w:tabs>
              <w:tab w:val="left" w:pos="1320"/>
              <w:tab w:val="right" w:leader="dot" w:pos="9396"/>
            </w:tabs>
            <w:rPr>
              <w:rFonts w:eastAsiaTheme="minorEastAsia"/>
              <w:noProof/>
            </w:rPr>
          </w:pPr>
          <w:hyperlink w:anchor="_Toc191899515" w:history="1">
            <w:r w:rsidR="00185203" w:rsidRPr="00A42BC6">
              <w:rPr>
                <w:rStyle w:val="Lienhypertexte"/>
                <w:rFonts w:ascii="Times New Roman" w:hAnsi="Times New Roman" w:cs="Times New Roman"/>
                <w:b/>
                <w:noProof/>
                <w:lang w:val="fr-FR"/>
              </w:rPr>
              <w:t>2.3.2.</w:t>
            </w:r>
            <w:r w:rsidR="00185203">
              <w:rPr>
                <w:rFonts w:eastAsiaTheme="minorEastAsia"/>
                <w:noProof/>
              </w:rPr>
              <w:tab/>
            </w:r>
            <w:r w:rsidR="00185203" w:rsidRPr="00A42BC6">
              <w:rPr>
                <w:rStyle w:val="Lienhypertexte"/>
                <w:rFonts w:ascii="Times New Roman" w:hAnsi="Times New Roman" w:cs="Times New Roman"/>
                <w:b/>
                <w:noProof/>
                <w:lang w:val="fr-FR"/>
              </w:rPr>
              <w:t>Fonctionnement de la blockchain</w:t>
            </w:r>
            <w:r w:rsidR="00185203">
              <w:rPr>
                <w:noProof/>
                <w:webHidden/>
              </w:rPr>
              <w:tab/>
            </w:r>
            <w:r w:rsidR="00185203">
              <w:rPr>
                <w:noProof/>
                <w:webHidden/>
              </w:rPr>
              <w:fldChar w:fldCharType="begin"/>
            </w:r>
            <w:r w:rsidR="00185203">
              <w:rPr>
                <w:noProof/>
                <w:webHidden/>
              </w:rPr>
              <w:instrText xml:space="preserve"> PAGEREF _Toc191899515 \h </w:instrText>
            </w:r>
            <w:r w:rsidR="00185203">
              <w:rPr>
                <w:noProof/>
                <w:webHidden/>
              </w:rPr>
            </w:r>
            <w:r w:rsidR="00185203">
              <w:rPr>
                <w:noProof/>
                <w:webHidden/>
              </w:rPr>
              <w:fldChar w:fldCharType="separate"/>
            </w:r>
            <w:r w:rsidR="00B64800">
              <w:rPr>
                <w:noProof/>
                <w:webHidden/>
              </w:rPr>
              <w:t>17</w:t>
            </w:r>
            <w:r w:rsidR="00185203">
              <w:rPr>
                <w:noProof/>
                <w:webHidden/>
              </w:rPr>
              <w:fldChar w:fldCharType="end"/>
            </w:r>
          </w:hyperlink>
        </w:p>
        <w:p w:rsidR="00185203" w:rsidRDefault="00D12A86">
          <w:pPr>
            <w:pStyle w:val="TM2"/>
            <w:tabs>
              <w:tab w:val="left" w:pos="880"/>
              <w:tab w:val="right" w:leader="dot" w:pos="9396"/>
            </w:tabs>
            <w:rPr>
              <w:rFonts w:eastAsiaTheme="minorEastAsia"/>
              <w:noProof/>
            </w:rPr>
          </w:pPr>
          <w:hyperlink w:anchor="_Toc191899516" w:history="1">
            <w:r w:rsidR="00185203" w:rsidRPr="00A42BC6">
              <w:rPr>
                <w:rStyle w:val="Lienhypertexte"/>
                <w:rFonts w:ascii="Times New Roman" w:eastAsiaTheme="majorEastAsia" w:hAnsi="Times New Roman" w:cs="Times New Roman"/>
                <w:b/>
                <w:noProof/>
                <w:lang w:val="fr-FR"/>
              </w:rPr>
              <w:t>2.4.</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Protocoles de consensus</w:t>
            </w:r>
            <w:r w:rsidR="00185203">
              <w:rPr>
                <w:noProof/>
                <w:webHidden/>
              </w:rPr>
              <w:tab/>
            </w:r>
            <w:r w:rsidR="00185203">
              <w:rPr>
                <w:noProof/>
                <w:webHidden/>
              </w:rPr>
              <w:fldChar w:fldCharType="begin"/>
            </w:r>
            <w:r w:rsidR="00185203">
              <w:rPr>
                <w:noProof/>
                <w:webHidden/>
              </w:rPr>
              <w:instrText xml:space="preserve"> PAGEREF _Toc191899516 \h </w:instrText>
            </w:r>
            <w:r w:rsidR="00185203">
              <w:rPr>
                <w:noProof/>
                <w:webHidden/>
              </w:rPr>
            </w:r>
            <w:r w:rsidR="00185203">
              <w:rPr>
                <w:noProof/>
                <w:webHidden/>
              </w:rPr>
              <w:fldChar w:fldCharType="separate"/>
            </w:r>
            <w:r w:rsidR="00B64800">
              <w:rPr>
                <w:noProof/>
                <w:webHidden/>
              </w:rPr>
              <w:t>19</w:t>
            </w:r>
            <w:r w:rsidR="00185203">
              <w:rPr>
                <w:noProof/>
                <w:webHidden/>
              </w:rPr>
              <w:fldChar w:fldCharType="end"/>
            </w:r>
          </w:hyperlink>
        </w:p>
        <w:p w:rsidR="00185203" w:rsidRDefault="00D12A86">
          <w:pPr>
            <w:pStyle w:val="TM2"/>
            <w:tabs>
              <w:tab w:val="left" w:pos="880"/>
              <w:tab w:val="right" w:leader="dot" w:pos="9396"/>
            </w:tabs>
            <w:rPr>
              <w:rFonts w:eastAsiaTheme="minorEastAsia"/>
              <w:noProof/>
            </w:rPr>
          </w:pPr>
          <w:hyperlink w:anchor="_Toc191899517" w:history="1">
            <w:r w:rsidR="00185203" w:rsidRPr="00A42BC6">
              <w:rPr>
                <w:rStyle w:val="Lienhypertexte"/>
                <w:rFonts w:ascii="Times New Roman" w:eastAsiaTheme="majorEastAsia" w:hAnsi="Times New Roman" w:cs="Times New Roman"/>
                <w:b/>
                <w:noProof/>
                <w:lang w:val="fr-FR"/>
              </w:rPr>
              <w:t>2.5.</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Smart contracts (contrats intelligents)</w:t>
            </w:r>
            <w:r w:rsidR="00185203">
              <w:rPr>
                <w:noProof/>
                <w:webHidden/>
              </w:rPr>
              <w:tab/>
            </w:r>
            <w:r w:rsidR="00185203">
              <w:rPr>
                <w:noProof/>
                <w:webHidden/>
              </w:rPr>
              <w:fldChar w:fldCharType="begin"/>
            </w:r>
            <w:r w:rsidR="00185203">
              <w:rPr>
                <w:noProof/>
                <w:webHidden/>
              </w:rPr>
              <w:instrText xml:space="preserve"> PAGEREF _Toc191899517 \h </w:instrText>
            </w:r>
            <w:r w:rsidR="00185203">
              <w:rPr>
                <w:noProof/>
                <w:webHidden/>
              </w:rPr>
            </w:r>
            <w:r w:rsidR="00185203">
              <w:rPr>
                <w:noProof/>
                <w:webHidden/>
              </w:rPr>
              <w:fldChar w:fldCharType="separate"/>
            </w:r>
            <w:r w:rsidR="00B64800">
              <w:rPr>
                <w:noProof/>
                <w:webHidden/>
              </w:rPr>
              <w:t>21</w:t>
            </w:r>
            <w:r w:rsidR="00185203">
              <w:rPr>
                <w:noProof/>
                <w:webHidden/>
              </w:rPr>
              <w:fldChar w:fldCharType="end"/>
            </w:r>
          </w:hyperlink>
        </w:p>
        <w:p w:rsidR="00185203" w:rsidRDefault="00D12A86">
          <w:pPr>
            <w:pStyle w:val="TM2"/>
            <w:tabs>
              <w:tab w:val="left" w:pos="880"/>
              <w:tab w:val="right" w:leader="dot" w:pos="9396"/>
            </w:tabs>
            <w:rPr>
              <w:rFonts w:eastAsiaTheme="minorEastAsia"/>
              <w:noProof/>
            </w:rPr>
          </w:pPr>
          <w:hyperlink w:anchor="_Toc191899518" w:history="1">
            <w:r w:rsidR="00185203" w:rsidRPr="00A42BC6">
              <w:rPr>
                <w:rStyle w:val="Lienhypertexte"/>
                <w:rFonts w:ascii="Times New Roman" w:eastAsiaTheme="majorEastAsia" w:hAnsi="Times New Roman" w:cs="Times New Roman"/>
                <w:b/>
                <w:noProof/>
                <w:lang w:val="fr-FR"/>
              </w:rPr>
              <w:t>2.6.</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Exemple de blockchain : Ethereum</w:t>
            </w:r>
            <w:r w:rsidR="00185203">
              <w:rPr>
                <w:noProof/>
                <w:webHidden/>
              </w:rPr>
              <w:tab/>
            </w:r>
            <w:r w:rsidR="00185203">
              <w:rPr>
                <w:noProof/>
                <w:webHidden/>
              </w:rPr>
              <w:fldChar w:fldCharType="begin"/>
            </w:r>
            <w:r w:rsidR="00185203">
              <w:rPr>
                <w:noProof/>
                <w:webHidden/>
              </w:rPr>
              <w:instrText xml:space="preserve"> PAGEREF _Toc191899518 \h </w:instrText>
            </w:r>
            <w:r w:rsidR="00185203">
              <w:rPr>
                <w:noProof/>
                <w:webHidden/>
              </w:rPr>
            </w:r>
            <w:r w:rsidR="00185203">
              <w:rPr>
                <w:noProof/>
                <w:webHidden/>
              </w:rPr>
              <w:fldChar w:fldCharType="separate"/>
            </w:r>
            <w:r w:rsidR="00B64800">
              <w:rPr>
                <w:noProof/>
                <w:webHidden/>
              </w:rPr>
              <w:t>23</w:t>
            </w:r>
            <w:r w:rsidR="00185203">
              <w:rPr>
                <w:noProof/>
                <w:webHidden/>
              </w:rPr>
              <w:fldChar w:fldCharType="end"/>
            </w:r>
          </w:hyperlink>
        </w:p>
        <w:p w:rsidR="00185203" w:rsidRDefault="00D12A86">
          <w:pPr>
            <w:pStyle w:val="TM3"/>
            <w:tabs>
              <w:tab w:val="left" w:pos="1320"/>
              <w:tab w:val="right" w:leader="dot" w:pos="9396"/>
            </w:tabs>
            <w:rPr>
              <w:rFonts w:eastAsiaTheme="minorEastAsia"/>
              <w:noProof/>
            </w:rPr>
          </w:pPr>
          <w:hyperlink w:anchor="_Toc191899519" w:history="1">
            <w:r w:rsidR="00185203" w:rsidRPr="00A42BC6">
              <w:rPr>
                <w:rStyle w:val="Lienhypertexte"/>
                <w:rFonts w:ascii="Times New Roman" w:hAnsi="Times New Roman" w:cs="Times New Roman"/>
                <w:b/>
                <w:noProof/>
                <w:lang w:val="fr-FR"/>
              </w:rPr>
              <w:t>2.6.1.</w:t>
            </w:r>
            <w:r w:rsidR="00185203">
              <w:rPr>
                <w:rFonts w:eastAsiaTheme="minorEastAsia"/>
                <w:noProof/>
              </w:rPr>
              <w:tab/>
            </w:r>
            <w:r w:rsidR="00185203" w:rsidRPr="00A42BC6">
              <w:rPr>
                <w:rStyle w:val="Lienhypertexte"/>
                <w:rFonts w:ascii="Times New Roman" w:hAnsi="Times New Roman" w:cs="Times New Roman"/>
                <w:b/>
                <w:noProof/>
                <w:lang w:val="fr-FR"/>
              </w:rPr>
              <w:t>Historique et évolution d’Ethereum</w:t>
            </w:r>
            <w:r w:rsidR="00185203">
              <w:rPr>
                <w:noProof/>
                <w:webHidden/>
              </w:rPr>
              <w:tab/>
            </w:r>
            <w:r w:rsidR="00185203">
              <w:rPr>
                <w:noProof/>
                <w:webHidden/>
              </w:rPr>
              <w:fldChar w:fldCharType="begin"/>
            </w:r>
            <w:r w:rsidR="00185203">
              <w:rPr>
                <w:noProof/>
                <w:webHidden/>
              </w:rPr>
              <w:instrText xml:space="preserve"> PAGEREF _Toc191899519 \h </w:instrText>
            </w:r>
            <w:r w:rsidR="00185203">
              <w:rPr>
                <w:noProof/>
                <w:webHidden/>
              </w:rPr>
            </w:r>
            <w:r w:rsidR="00185203">
              <w:rPr>
                <w:noProof/>
                <w:webHidden/>
              </w:rPr>
              <w:fldChar w:fldCharType="separate"/>
            </w:r>
            <w:r w:rsidR="00B64800">
              <w:rPr>
                <w:noProof/>
                <w:webHidden/>
              </w:rPr>
              <w:t>23</w:t>
            </w:r>
            <w:r w:rsidR="00185203">
              <w:rPr>
                <w:noProof/>
                <w:webHidden/>
              </w:rPr>
              <w:fldChar w:fldCharType="end"/>
            </w:r>
          </w:hyperlink>
        </w:p>
        <w:p w:rsidR="00185203" w:rsidRDefault="00D12A86">
          <w:pPr>
            <w:pStyle w:val="TM3"/>
            <w:tabs>
              <w:tab w:val="left" w:pos="1320"/>
              <w:tab w:val="right" w:leader="dot" w:pos="9396"/>
            </w:tabs>
            <w:rPr>
              <w:rFonts w:eastAsiaTheme="minorEastAsia"/>
              <w:noProof/>
            </w:rPr>
          </w:pPr>
          <w:hyperlink w:anchor="_Toc191899520" w:history="1">
            <w:r w:rsidR="00185203" w:rsidRPr="00A42BC6">
              <w:rPr>
                <w:rStyle w:val="Lienhypertexte"/>
                <w:rFonts w:ascii="Times New Roman" w:hAnsi="Times New Roman" w:cs="Times New Roman"/>
                <w:b/>
                <w:noProof/>
                <w:lang w:val="fr-FR"/>
              </w:rPr>
              <w:t>2.6.2.</w:t>
            </w:r>
            <w:r w:rsidR="00185203">
              <w:rPr>
                <w:rFonts w:eastAsiaTheme="minorEastAsia"/>
                <w:noProof/>
              </w:rPr>
              <w:tab/>
            </w:r>
            <w:r w:rsidR="00185203" w:rsidRPr="00A42BC6">
              <w:rPr>
                <w:rStyle w:val="Lienhypertexte"/>
                <w:rFonts w:ascii="Times New Roman" w:hAnsi="Times New Roman" w:cs="Times New Roman"/>
                <w:b/>
                <w:noProof/>
                <w:lang w:val="fr-FR"/>
              </w:rPr>
              <w:t>Architecture et fonctionnement d’Ethereum</w:t>
            </w:r>
            <w:r w:rsidR="00185203">
              <w:rPr>
                <w:noProof/>
                <w:webHidden/>
              </w:rPr>
              <w:tab/>
            </w:r>
            <w:r w:rsidR="00185203">
              <w:rPr>
                <w:noProof/>
                <w:webHidden/>
              </w:rPr>
              <w:fldChar w:fldCharType="begin"/>
            </w:r>
            <w:r w:rsidR="00185203">
              <w:rPr>
                <w:noProof/>
                <w:webHidden/>
              </w:rPr>
              <w:instrText xml:space="preserve"> PAGEREF _Toc191899520 \h </w:instrText>
            </w:r>
            <w:r w:rsidR="00185203">
              <w:rPr>
                <w:noProof/>
                <w:webHidden/>
              </w:rPr>
            </w:r>
            <w:r w:rsidR="00185203">
              <w:rPr>
                <w:noProof/>
                <w:webHidden/>
              </w:rPr>
              <w:fldChar w:fldCharType="separate"/>
            </w:r>
            <w:r w:rsidR="00B64800">
              <w:rPr>
                <w:noProof/>
                <w:webHidden/>
              </w:rPr>
              <w:t>24</w:t>
            </w:r>
            <w:r w:rsidR="00185203">
              <w:rPr>
                <w:noProof/>
                <w:webHidden/>
              </w:rPr>
              <w:fldChar w:fldCharType="end"/>
            </w:r>
          </w:hyperlink>
        </w:p>
        <w:p w:rsidR="00185203" w:rsidRDefault="00D12A86">
          <w:pPr>
            <w:pStyle w:val="TM1"/>
            <w:tabs>
              <w:tab w:val="right" w:leader="dot" w:pos="9396"/>
            </w:tabs>
            <w:rPr>
              <w:rFonts w:eastAsiaTheme="minorEastAsia"/>
              <w:noProof/>
            </w:rPr>
          </w:pPr>
          <w:hyperlink w:anchor="_Toc191899521" w:history="1">
            <w:r w:rsidR="00185203" w:rsidRPr="00A42BC6">
              <w:rPr>
                <w:rStyle w:val="Lienhypertexte"/>
                <w:rFonts w:ascii="Times New Roman" w:eastAsiaTheme="majorEastAsia" w:hAnsi="Times New Roman" w:cs="Times New Roman"/>
                <w:b/>
                <w:noProof/>
                <w:lang w:val="fr-FR"/>
              </w:rPr>
              <w:t>CHAPITRE 3 : ÉTAT DE L’ART SUR L’AUTHENTIFICATION DES DOCUMENTS À L’AIDE DE LA BLOCKCHAIN</w:t>
            </w:r>
            <w:r w:rsidR="00185203">
              <w:rPr>
                <w:noProof/>
                <w:webHidden/>
              </w:rPr>
              <w:tab/>
            </w:r>
            <w:r w:rsidR="00185203">
              <w:rPr>
                <w:noProof/>
                <w:webHidden/>
              </w:rPr>
              <w:fldChar w:fldCharType="begin"/>
            </w:r>
            <w:r w:rsidR="00185203">
              <w:rPr>
                <w:noProof/>
                <w:webHidden/>
              </w:rPr>
              <w:instrText xml:space="preserve"> PAGEREF _Toc191899521 \h </w:instrText>
            </w:r>
            <w:r w:rsidR="00185203">
              <w:rPr>
                <w:noProof/>
                <w:webHidden/>
              </w:rPr>
            </w:r>
            <w:r w:rsidR="00185203">
              <w:rPr>
                <w:noProof/>
                <w:webHidden/>
              </w:rPr>
              <w:fldChar w:fldCharType="separate"/>
            </w:r>
            <w:r w:rsidR="00B64800">
              <w:rPr>
                <w:noProof/>
                <w:webHidden/>
              </w:rPr>
              <w:t>33</w:t>
            </w:r>
            <w:r w:rsidR="00185203">
              <w:rPr>
                <w:noProof/>
                <w:webHidden/>
              </w:rPr>
              <w:fldChar w:fldCharType="end"/>
            </w:r>
          </w:hyperlink>
        </w:p>
        <w:p w:rsidR="00185203" w:rsidRDefault="00D12A86">
          <w:pPr>
            <w:pStyle w:val="TM2"/>
            <w:tabs>
              <w:tab w:val="left" w:pos="880"/>
              <w:tab w:val="right" w:leader="dot" w:pos="9396"/>
            </w:tabs>
            <w:rPr>
              <w:rFonts w:eastAsiaTheme="minorEastAsia"/>
              <w:noProof/>
            </w:rPr>
          </w:pPr>
          <w:hyperlink w:anchor="_Toc191899522" w:history="1">
            <w:r w:rsidR="00185203" w:rsidRPr="00A42BC6">
              <w:rPr>
                <w:rStyle w:val="Lienhypertexte"/>
                <w:rFonts w:ascii="Times New Roman" w:eastAsiaTheme="majorEastAsia" w:hAnsi="Times New Roman" w:cs="Times New Roman"/>
                <w:b/>
                <w:noProof/>
                <w:lang w:val="fr-FR"/>
              </w:rPr>
              <w:t>3.1.</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Authentification de documents</w:t>
            </w:r>
            <w:r w:rsidR="00185203">
              <w:rPr>
                <w:noProof/>
                <w:webHidden/>
              </w:rPr>
              <w:tab/>
            </w:r>
            <w:r w:rsidR="00185203">
              <w:rPr>
                <w:noProof/>
                <w:webHidden/>
              </w:rPr>
              <w:fldChar w:fldCharType="begin"/>
            </w:r>
            <w:r w:rsidR="00185203">
              <w:rPr>
                <w:noProof/>
                <w:webHidden/>
              </w:rPr>
              <w:instrText xml:space="preserve"> PAGEREF _Toc191899522 \h </w:instrText>
            </w:r>
            <w:r w:rsidR="00185203">
              <w:rPr>
                <w:noProof/>
                <w:webHidden/>
              </w:rPr>
            </w:r>
            <w:r w:rsidR="00185203">
              <w:rPr>
                <w:noProof/>
                <w:webHidden/>
              </w:rPr>
              <w:fldChar w:fldCharType="separate"/>
            </w:r>
            <w:r w:rsidR="00B64800">
              <w:rPr>
                <w:noProof/>
                <w:webHidden/>
              </w:rPr>
              <w:t>33</w:t>
            </w:r>
            <w:r w:rsidR="00185203">
              <w:rPr>
                <w:noProof/>
                <w:webHidden/>
              </w:rPr>
              <w:fldChar w:fldCharType="end"/>
            </w:r>
          </w:hyperlink>
        </w:p>
        <w:p w:rsidR="00185203" w:rsidRDefault="00D12A86">
          <w:pPr>
            <w:pStyle w:val="TM2"/>
            <w:tabs>
              <w:tab w:val="left" w:pos="880"/>
              <w:tab w:val="right" w:leader="dot" w:pos="9396"/>
            </w:tabs>
            <w:rPr>
              <w:rFonts w:eastAsiaTheme="minorEastAsia"/>
              <w:noProof/>
            </w:rPr>
          </w:pPr>
          <w:hyperlink w:anchor="_Toc191899523" w:history="1">
            <w:r w:rsidR="00185203" w:rsidRPr="00A42BC6">
              <w:rPr>
                <w:rStyle w:val="Lienhypertexte"/>
                <w:rFonts w:ascii="Times New Roman" w:eastAsiaTheme="majorEastAsia" w:hAnsi="Times New Roman" w:cs="Times New Roman"/>
                <w:b/>
                <w:noProof/>
                <w:lang w:val="fr-FR"/>
              </w:rPr>
              <w:t>3.2.</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Méthodes d’authentification de documents</w:t>
            </w:r>
            <w:r w:rsidR="00185203">
              <w:rPr>
                <w:noProof/>
                <w:webHidden/>
              </w:rPr>
              <w:tab/>
            </w:r>
            <w:r w:rsidR="00185203">
              <w:rPr>
                <w:noProof/>
                <w:webHidden/>
              </w:rPr>
              <w:fldChar w:fldCharType="begin"/>
            </w:r>
            <w:r w:rsidR="00185203">
              <w:rPr>
                <w:noProof/>
                <w:webHidden/>
              </w:rPr>
              <w:instrText xml:space="preserve"> PAGEREF _Toc191899523 \h </w:instrText>
            </w:r>
            <w:r w:rsidR="00185203">
              <w:rPr>
                <w:noProof/>
                <w:webHidden/>
              </w:rPr>
            </w:r>
            <w:r w:rsidR="00185203">
              <w:rPr>
                <w:noProof/>
                <w:webHidden/>
              </w:rPr>
              <w:fldChar w:fldCharType="separate"/>
            </w:r>
            <w:r w:rsidR="00B64800">
              <w:rPr>
                <w:noProof/>
                <w:webHidden/>
              </w:rPr>
              <w:t>34</w:t>
            </w:r>
            <w:r w:rsidR="00185203">
              <w:rPr>
                <w:noProof/>
                <w:webHidden/>
              </w:rPr>
              <w:fldChar w:fldCharType="end"/>
            </w:r>
          </w:hyperlink>
        </w:p>
        <w:p w:rsidR="00185203" w:rsidRDefault="00D12A86">
          <w:pPr>
            <w:pStyle w:val="TM2"/>
            <w:tabs>
              <w:tab w:val="left" w:pos="880"/>
              <w:tab w:val="right" w:leader="dot" w:pos="9396"/>
            </w:tabs>
            <w:rPr>
              <w:rFonts w:eastAsiaTheme="minorEastAsia"/>
              <w:noProof/>
            </w:rPr>
          </w:pPr>
          <w:hyperlink w:anchor="_Toc191899524" w:history="1">
            <w:r w:rsidR="00185203" w:rsidRPr="00A42BC6">
              <w:rPr>
                <w:rStyle w:val="Lienhypertexte"/>
                <w:rFonts w:ascii="Times New Roman" w:eastAsiaTheme="majorEastAsia" w:hAnsi="Times New Roman" w:cs="Times New Roman"/>
                <w:b/>
                <w:noProof/>
                <w:lang w:val="fr-FR"/>
              </w:rPr>
              <w:t>3.3.</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Travaux existants sur l’authentification de documents à l’aide de la blockchain</w:t>
            </w:r>
            <w:r w:rsidR="00185203">
              <w:rPr>
                <w:noProof/>
                <w:webHidden/>
              </w:rPr>
              <w:tab/>
            </w:r>
            <w:r w:rsidR="00185203">
              <w:rPr>
                <w:noProof/>
                <w:webHidden/>
              </w:rPr>
              <w:fldChar w:fldCharType="begin"/>
            </w:r>
            <w:r w:rsidR="00185203">
              <w:rPr>
                <w:noProof/>
                <w:webHidden/>
              </w:rPr>
              <w:instrText xml:space="preserve"> PAGEREF _Toc191899524 \h </w:instrText>
            </w:r>
            <w:r w:rsidR="00185203">
              <w:rPr>
                <w:noProof/>
                <w:webHidden/>
              </w:rPr>
            </w:r>
            <w:r w:rsidR="00185203">
              <w:rPr>
                <w:noProof/>
                <w:webHidden/>
              </w:rPr>
              <w:fldChar w:fldCharType="separate"/>
            </w:r>
            <w:r w:rsidR="00B64800">
              <w:rPr>
                <w:noProof/>
                <w:webHidden/>
              </w:rPr>
              <w:t>38</w:t>
            </w:r>
            <w:r w:rsidR="00185203">
              <w:rPr>
                <w:noProof/>
                <w:webHidden/>
              </w:rPr>
              <w:fldChar w:fldCharType="end"/>
            </w:r>
          </w:hyperlink>
        </w:p>
        <w:p w:rsidR="00185203" w:rsidRDefault="00D12A86">
          <w:pPr>
            <w:pStyle w:val="TM2"/>
            <w:tabs>
              <w:tab w:val="left" w:pos="880"/>
              <w:tab w:val="right" w:leader="dot" w:pos="9396"/>
            </w:tabs>
            <w:rPr>
              <w:rFonts w:eastAsiaTheme="minorEastAsia"/>
              <w:noProof/>
            </w:rPr>
          </w:pPr>
          <w:hyperlink w:anchor="_Toc191899525" w:history="1">
            <w:r w:rsidR="00185203" w:rsidRPr="00A42BC6">
              <w:rPr>
                <w:rStyle w:val="Lienhypertexte"/>
                <w:rFonts w:ascii="Times New Roman" w:eastAsiaTheme="majorEastAsia" w:hAnsi="Times New Roman" w:cs="Times New Roman"/>
                <w:b/>
                <w:noProof/>
                <w:lang w:val="fr-FR"/>
              </w:rPr>
              <w:t>3.4.</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Discussion</w:t>
            </w:r>
            <w:r w:rsidR="00185203">
              <w:rPr>
                <w:noProof/>
                <w:webHidden/>
              </w:rPr>
              <w:tab/>
            </w:r>
            <w:r w:rsidR="00185203">
              <w:rPr>
                <w:noProof/>
                <w:webHidden/>
              </w:rPr>
              <w:fldChar w:fldCharType="begin"/>
            </w:r>
            <w:r w:rsidR="00185203">
              <w:rPr>
                <w:noProof/>
                <w:webHidden/>
              </w:rPr>
              <w:instrText xml:space="preserve"> PAGEREF _Toc191899525 \h </w:instrText>
            </w:r>
            <w:r w:rsidR="00185203">
              <w:rPr>
                <w:noProof/>
                <w:webHidden/>
              </w:rPr>
            </w:r>
            <w:r w:rsidR="00185203">
              <w:rPr>
                <w:noProof/>
                <w:webHidden/>
              </w:rPr>
              <w:fldChar w:fldCharType="separate"/>
            </w:r>
            <w:r w:rsidR="00B64800">
              <w:rPr>
                <w:noProof/>
                <w:webHidden/>
              </w:rPr>
              <w:t>42</w:t>
            </w:r>
            <w:r w:rsidR="00185203">
              <w:rPr>
                <w:noProof/>
                <w:webHidden/>
              </w:rPr>
              <w:fldChar w:fldCharType="end"/>
            </w:r>
          </w:hyperlink>
        </w:p>
        <w:p w:rsidR="00185203" w:rsidRDefault="00D12A86">
          <w:pPr>
            <w:pStyle w:val="TM1"/>
            <w:tabs>
              <w:tab w:val="right" w:leader="dot" w:pos="9396"/>
            </w:tabs>
            <w:rPr>
              <w:rFonts w:eastAsiaTheme="minorEastAsia"/>
              <w:noProof/>
            </w:rPr>
          </w:pPr>
          <w:hyperlink w:anchor="_Toc191899526" w:history="1">
            <w:r w:rsidR="00185203" w:rsidRPr="00A42BC6">
              <w:rPr>
                <w:rStyle w:val="Lienhypertexte"/>
                <w:rFonts w:ascii="Times New Roman" w:eastAsiaTheme="majorEastAsia" w:hAnsi="Times New Roman" w:cs="Times New Roman"/>
                <w:b/>
                <w:noProof/>
                <w:lang w:val="fr-FR"/>
              </w:rPr>
              <w:t>CHAPITRE 4 : APPROCHE D’AUTHENTIFICATION DE DOCUMENTS À L’AIDE DE LA BLOCKCHAIN</w:t>
            </w:r>
            <w:r w:rsidR="00185203">
              <w:rPr>
                <w:noProof/>
                <w:webHidden/>
              </w:rPr>
              <w:tab/>
            </w:r>
            <w:r w:rsidR="00185203">
              <w:rPr>
                <w:noProof/>
                <w:webHidden/>
              </w:rPr>
              <w:fldChar w:fldCharType="begin"/>
            </w:r>
            <w:r w:rsidR="00185203">
              <w:rPr>
                <w:noProof/>
                <w:webHidden/>
              </w:rPr>
              <w:instrText xml:space="preserve"> PAGEREF _Toc191899526 \h </w:instrText>
            </w:r>
            <w:r w:rsidR="00185203">
              <w:rPr>
                <w:noProof/>
                <w:webHidden/>
              </w:rPr>
            </w:r>
            <w:r w:rsidR="00185203">
              <w:rPr>
                <w:noProof/>
                <w:webHidden/>
              </w:rPr>
              <w:fldChar w:fldCharType="separate"/>
            </w:r>
            <w:r w:rsidR="00B64800">
              <w:rPr>
                <w:noProof/>
                <w:webHidden/>
              </w:rPr>
              <w:t>45</w:t>
            </w:r>
            <w:r w:rsidR="00185203">
              <w:rPr>
                <w:noProof/>
                <w:webHidden/>
              </w:rPr>
              <w:fldChar w:fldCharType="end"/>
            </w:r>
          </w:hyperlink>
        </w:p>
        <w:p w:rsidR="00185203" w:rsidRDefault="00D12A86">
          <w:pPr>
            <w:pStyle w:val="TM2"/>
            <w:tabs>
              <w:tab w:val="left" w:pos="880"/>
              <w:tab w:val="right" w:leader="dot" w:pos="9396"/>
            </w:tabs>
            <w:rPr>
              <w:rFonts w:eastAsiaTheme="minorEastAsia"/>
              <w:noProof/>
            </w:rPr>
          </w:pPr>
          <w:hyperlink w:anchor="_Toc191899527" w:history="1">
            <w:r w:rsidR="00185203" w:rsidRPr="00A42BC6">
              <w:rPr>
                <w:rStyle w:val="Lienhypertexte"/>
                <w:rFonts w:ascii="Times New Roman" w:hAnsi="Times New Roman" w:cs="Times New Roman"/>
                <w:b/>
                <w:noProof/>
                <w:lang w:val="fr-FR"/>
              </w:rPr>
              <w:t>4.1.</w:t>
            </w:r>
            <w:r w:rsidR="00185203">
              <w:rPr>
                <w:rFonts w:eastAsiaTheme="minorEastAsia"/>
                <w:noProof/>
              </w:rPr>
              <w:tab/>
            </w:r>
            <w:r w:rsidR="00185203" w:rsidRPr="00A42BC6">
              <w:rPr>
                <w:rStyle w:val="Lienhypertexte"/>
                <w:rFonts w:ascii="Times New Roman" w:hAnsi="Times New Roman" w:cs="Times New Roman"/>
                <w:b/>
                <w:noProof/>
                <w:lang w:val="fr-FR"/>
              </w:rPr>
              <w:t>Type de document administratif et exigences fonctionnelles</w:t>
            </w:r>
            <w:r w:rsidR="00185203">
              <w:rPr>
                <w:noProof/>
                <w:webHidden/>
              </w:rPr>
              <w:tab/>
            </w:r>
            <w:r w:rsidR="00185203">
              <w:rPr>
                <w:noProof/>
                <w:webHidden/>
              </w:rPr>
              <w:fldChar w:fldCharType="begin"/>
            </w:r>
            <w:r w:rsidR="00185203">
              <w:rPr>
                <w:noProof/>
                <w:webHidden/>
              </w:rPr>
              <w:instrText xml:space="preserve"> PAGEREF _Toc191899527 \h </w:instrText>
            </w:r>
            <w:r w:rsidR="00185203">
              <w:rPr>
                <w:noProof/>
                <w:webHidden/>
              </w:rPr>
            </w:r>
            <w:r w:rsidR="00185203">
              <w:rPr>
                <w:noProof/>
                <w:webHidden/>
              </w:rPr>
              <w:fldChar w:fldCharType="separate"/>
            </w:r>
            <w:r w:rsidR="00B64800">
              <w:rPr>
                <w:noProof/>
                <w:webHidden/>
              </w:rPr>
              <w:t>45</w:t>
            </w:r>
            <w:r w:rsidR="00185203">
              <w:rPr>
                <w:noProof/>
                <w:webHidden/>
              </w:rPr>
              <w:fldChar w:fldCharType="end"/>
            </w:r>
          </w:hyperlink>
        </w:p>
        <w:p w:rsidR="00185203" w:rsidRDefault="00D12A86">
          <w:pPr>
            <w:pStyle w:val="TM2"/>
            <w:tabs>
              <w:tab w:val="left" w:pos="880"/>
              <w:tab w:val="right" w:leader="dot" w:pos="9396"/>
            </w:tabs>
            <w:rPr>
              <w:rFonts w:eastAsiaTheme="minorEastAsia"/>
              <w:noProof/>
            </w:rPr>
          </w:pPr>
          <w:hyperlink w:anchor="_Toc191899528" w:history="1">
            <w:r w:rsidR="00185203" w:rsidRPr="00A42BC6">
              <w:rPr>
                <w:rStyle w:val="Lienhypertexte"/>
                <w:rFonts w:ascii="Times New Roman" w:hAnsi="Times New Roman" w:cs="Times New Roman"/>
                <w:b/>
                <w:noProof/>
                <w:lang w:val="fr-FR"/>
              </w:rPr>
              <w:t>4.2.</w:t>
            </w:r>
            <w:r w:rsidR="00185203">
              <w:rPr>
                <w:rFonts w:eastAsiaTheme="minorEastAsia"/>
                <w:noProof/>
              </w:rPr>
              <w:tab/>
            </w:r>
            <w:r w:rsidR="00185203" w:rsidRPr="00A42BC6">
              <w:rPr>
                <w:rStyle w:val="Lienhypertexte"/>
                <w:rFonts w:ascii="Times New Roman" w:hAnsi="Times New Roman" w:cs="Times New Roman"/>
                <w:b/>
                <w:noProof/>
                <w:lang w:val="fr-FR"/>
              </w:rPr>
              <w:t>Procédé d’authentification de document à l’aide de la blockchain</w:t>
            </w:r>
            <w:r w:rsidR="00185203">
              <w:rPr>
                <w:noProof/>
                <w:webHidden/>
              </w:rPr>
              <w:tab/>
            </w:r>
            <w:r w:rsidR="00185203">
              <w:rPr>
                <w:noProof/>
                <w:webHidden/>
              </w:rPr>
              <w:fldChar w:fldCharType="begin"/>
            </w:r>
            <w:r w:rsidR="00185203">
              <w:rPr>
                <w:noProof/>
                <w:webHidden/>
              </w:rPr>
              <w:instrText xml:space="preserve"> PAGEREF _Toc191899528 \h </w:instrText>
            </w:r>
            <w:r w:rsidR="00185203">
              <w:rPr>
                <w:noProof/>
                <w:webHidden/>
              </w:rPr>
            </w:r>
            <w:r w:rsidR="00185203">
              <w:rPr>
                <w:noProof/>
                <w:webHidden/>
              </w:rPr>
              <w:fldChar w:fldCharType="separate"/>
            </w:r>
            <w:r w:rsidR="00B64800">
              <w:rPr>
                <w:noProof/>
                <w:webHidden/>
              </w:rPr>
              <w:t>45</w:t>
            </w:r>
            <w:r w:rsidR="00185203">
              <w:rPr>
                <w:noProof/>
                <w:webHidden/>
              </w:rPr>
              <w:fldChar w:fldCharType="end"/>
            </w:r>
          </w:hyperlink>
        </w:p>
        <w:p w:rsidR="00185203" w:rsidRDefault="00D12A86">
          <w:pPr>
            <w:pStyle w:val="TM1"/>
            <w:tabs>
              <w:tab w:val="right" w:leader="dot" w:pos="9396"/>
            </w:tabs>
            <w:rPr>
              <w:rFonts w:eastAsiaTheme="minorEastAsia"/>
              <w:noProof/>
            </w:rPr>
          </w:pPr>
          <w:hyperlink w:anchor="_Toc191899529" w:history="1">
            <w:r w:rsidR="00185203" w:rsidRPr="00A42BC6">
              <w:rPr>
                <w:rStyle w:val="Lienhypertexte"/>
                <w:rFonts w:ascii="Times New Roman" w:eastAsiaTheme="majorEastAsia" w:hAnsi="Times New Roman" w:cs="Times New Roman"/>
                <w:b/>
                <w:noProof/>
                <w:lang w:val="fr-FR"/>
              </w:rPr>
              <w:t>CHAPITRE 5 : IMPLÉMENTATION DE L’APPROCHE</w:t>
            </w:r>
            <w:r w:rsidR="00185203">
              <w:rPr>
                <w:noProof/>
                <w:webHidden/>
              </w:rPr>
              <w:tab/>
            </w:r>
            <w:r w:rsidR="00185203">
              <w:rPr>
                <w:noProof/>
                <w:webHidden/>
              </w:rPr>
              <w:fldChar w:fldCharType="begin"/>
            </w:r>
            <w:r w:rsidR="00185203">
              <w:rPr>
                <w:noProof/>
                <w:webHidden/>
              </w:rPr>
              <w:instrText xml:space="preserve"> PAGEREF _Toc191899529 \h </w:instrText>
            </w:r>
            <w:r w:rsidR="00185203">
              <w:rPr>
                <w:noProof/>
                <w:webHidden/>
              </w:rPr>
            </w:r>
            <w:r w:rsidR="00185203">
              <w:rPr>
                <w:noProof/>
                <w:webHidden/>
              </w:rPr>
              <w:fldChar w:fldCharType="separate"/>
            </w:r>
            <w:r w:rsidR="00B64800">
              <w:rPr>
                <w:noProof/>
                <w:webHidden/>
              </w:rPr>
              <w:t>47</w:t>
            </w:r>
            <w:r w:rsidR="00185203">
              <w:rPr>
                <w:noProof/>
                <w:webHidden/>
              </w:rPr>
              <w:fldChar w:fldCharType="end"/>
            </w:r>
          </w:hyperlink>
        </w:p>
        <w:p w:rsidR="00185203" w:rsidRDefault="00D12A86">
          <w:pPr>
            <w:pStyle w:val="TM2"/>
            <w:tabs>
              <w:tab w:val="left" w:pos="880"/>
              <w:tab w:val="right" w:leader="dot" w:pos="9396"/>
            </w:tabs>
            <w:rPr>
              <w:rFonts w:eastAsiaTheme="minorEastAsia"/>
              <w:noProof/>
            </w:rPr>
          </w:pPr>
          <w:hyperlink w:anchor="_Toc191899530" w:history="1">
            <w:r w:rsidR="00185203" w:rsidRPr="00A42BC6">
              <w:rPr>
                <w:rStyle w:val="Lienhypertexte"/>
                <w:rFonts w:ascii="Times New Roman" w:eastAsiaTheme="majorEastAsia" w:hAnsi="Times New Roman" w:cs="Times New Roman"/>
                <w:b/>
                <w:noProof/>
                <w:lang w:val="fr-FR"/>
              </w:rPr>
              <w:t>5.1.</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Protocole d’implémentation</w:t>
            </w:r>
            <w:r w:rsidR="00185203">
              <w:rPr>
                <w:noProof/>
                <w:webHidden/>
              </w:rPr>
              <w:tab/>
            </w:r>
            <w:r w:rsidR="00185203">
              <w:rPr>
                <w:noProof/>
                <w:webHidden/>
              </w:rPr>
              <w:fldChar w:fldCharType="begin"/>
            </w:r>
            <w:r w:rsidR="00185203">
              <w:rPr>
                <w:noProof/>
                <w:webHidden/>
              </w:rPr>
              <w:instrText xml:space="preserve"> PAGEREF _Toc191899530 \h </w:instrText>
            </w:r>
            <w:r w:rsidR="00185203">
              <w:rPr>
                <w:noProof/>
                <w:webHidden/>
              </w:rPr>
            </w:r>
            <w:r w:rsidR="00185203">
              <w:rPr>
                <w:noProof/>
                <w:webHidden/>
              </w:rPr>
              <w:fldChar w:fldCharType="separate"/>
            </w:r>
            <w:r w:rsidR="00B64800">
              <w:rPr>
                <w:noProof/>
                <w:webHidden/>
              </w:rPr>
              <w:t>47</w:t>
            </w:r>
            <w:r w:rsidR="00185203">
              <w:rPr>
                <w:noProof/>
                <w:webHidden/>
              </w:rPr>
              <w:fldChar w:fldCharType="end"/>
            </w:r>
          </w:hyperlink>
        </w:p>
        <w:p w:rsidR="00185203" w:rsidRDefault="00D12A86">
          <w:pPr>
            <w:pStyle w:val="TM2"/>
            <w:tabs>
              <w:tab w:val="left" w:pos="880"/>
              <w:tab w:val="right" w:leader="dot" w:pos="9396"/>
            </w:tabs>
            <w:rPr>
              <w:rFonts w:eastAsiaTheme="minorEastAsia"/>
              <w:noProof/>
            </w:rPr>
          </w:pPr>
          <w:hyperlink w:anchor="_Toc191899531" w:history="1">
            <w:r w:rsidR="00185203" w:rsidRPr="00A42BC6">
              <w:rPr>
                <w:rStyle w:val="Lienhypertexte"/>
                <w:rFonts w:ascii="Times New Roman" w:eastAsiaTheme="majorEastAsia" w:hAnsi="Times New Roman" w:cs="Times New Roman"/>
                <w:b/>
                <w:noProof/>
                <w:lang w:val="fr-FR"/>
              </w:rPr>
              <w:t>5.2.</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Présentation de la solution</w:t>
            </w:r>
            <w:r w:rsidR="00185203">
              <w:rPr>
                <w:noProof/>
                <w:webHidden/>
              </w:rPr>
              <w:tab/>
            </w:r>
            <w:r w:rsidR="00185203">
              <w:rPr>
                <w:noProof/>
                <w:webHidden/>
              </w:rPr>
              <w:fldChar w:fldCharType="begin"/>
            </w:r>
            <w:r w:rsidR="00185203">
              <w:rPr>
                <w:noProof/>
                <w:webHidden/>
              </w:rPr>
              <w:instrText xml:space="preserve"> PAGEREF _Toc191899531 \h </w:instrText>
            </w:r>
            <w:r w:rsidR="00185203">
              <w:rPr>
                <w:noProof/>
                <w:webHidden/>
              </w:rPr>
            </w:r>
            <w:r w:rsidR="00185203">
              <w:rPr>
                <w:noProof/>
                <w:webHidden/>
              </w:rPr>
              <w:fldChar w:fldCharType="separate"/>
            </w:r>
            <w:r w:rsidR="00B64800">
              <w:rPr>
                <w:noProof/>
                <w:webHidden/>
              </w:rPr>
              <w:t>47</w:t>
            </w:r>
            <w:r w:rsidR="00185203">
              <w:rPr>
                <w:noProof/>
                <w:webHidden/>
              </w:rPr>
              <w:fldChar w:fldCharType="end"/>
            </w:r>
          </w:hyperlink>
        </w:p>
        <w:p w:rsidR="00185203" w:rsidRDefault="00D12A86">
          <w:pPr>
            <w:pStyle w:val="TM2"/>
            <w:tabs>
              <w:tab w:val="left" w:pos="880"/>
              <w:tab w:val="right" w:leader="dot" w:pos="9396"/>
            </w:tabs>
            <w:rPr>
              <w:rFonts w:eastAsiaTheme="minorEastAsia"/>
              <w:noProof/>
            </w:rPr>
          </w:pPr>
          <w:hyperlink w:anchor="_Toc191899532" w:history="1">
            <w:r w:rsidR="00185203" w:rsidRPr="00A42BC6">
              <w:rPr>
                <w:rStyle w:val="Lienhypertexte"/>
                <w:rFonts w:ascii="Times New Roman" w:eastAsiaTheme="majorEastAsia" w:hAnsi="Times New Roman" w:cs="Times New Roman"/>
                <w:b/>
                <w:noProof/>
                <w:lang w:val="fr-FR"/>
              </w:rPr>
              <w:t>5.3.</w:t>
            </w:r>
            <w:r w:rsidR="00185203">
              <w:rPr>
                <w:rFonts w:eastAsiaTheme="minorEastAsia"/>
                <w:noProof/>
              </w:rPr>
              <w:tab/>
            </w:r>
            <w:r w:rsidR="00185203" w:rsidRPr="00A42BC6">
              <w:rPr>
                <w:rStyle w:val="Lienhypertexte"/>
                <w:rFonts w:ascii="Times New Roman" w:eastAsiaTheme="majorEastAsia" w:hAnsi="Times New Roman" w:cs="Times New Roman"/>
                <w:b/>
                <w:noProof/>
                <w:lang w:val="fr-FR"/>
              </w:rPr>
              <w:t>Discussion des résultats</w:t>
            </w:r>
            <w:r w:rsidR="00185203">
              <w:rPr>
                <w:noProof/>
                <w:webHidden/>
              </w:rPr>
              <w:tab/>
            </w:r>
            <w:r w:rsidR="00185203">
              <w:rPr>
                <w:noProof/>
                <w:webHidden/>
              </w:rPr>
              <w:fldChar w:fldCharType="begin"/>
            </w:r>
            <w:r w:rsidR="00185203">
              <w:rPr>
                <w:noProof/>
                <w:webHidden/>
              </w:rPr>
              <w:instrText xml:space="preserve"> PAGEREF _Toc191899532 \h </w:instrText>
            </w:r>
            <w:r w:rsidR="00185203">
              <w:rPr>
                <w:noProof/>
                <w:webHidden/>
              </w:rPr>
            </w:r>
            <w:r w:rsidR="00185203">
              <w:rPr>
                <w:noProof/>
                <w:webHidden/>
              </w:rPr>
              <w:fldChar w:fldCharType="separate"/>
            </w:r>
            <w:r w:rsidR="00B64800">
              <w:rPr>
                <w:noProof/>
                <w:webHidden/>
              </w:rPr>
              <w:t>47</w:t>
            </w:r>
            <w:r w:rsidR="00185203">
              <w:rPr>
                <w:noProof/>
                <w:webHidden/>
              </w:rPr>
              <w:fldChar w:fldCharType="end"/>
            </w:r>
          </w:hyperlink>
        </w:p>
        <w:p w:rsidR="00185203" w:rsidRDefault="00D12A86">
          <w:pPr>
            <w:pStyle w:val="TM1"/>
            <w:tabs>
              <w:tab w:val="right" w:leader="dot" w:pos="9396"/>
            </w:tabs>
            <w:rPr>
              <w:rFonts w:eastAsiaTheme="minorEastAsia"/>
              <w:noProof/>
            </w:rPr>
          </w:pPr>
          <w:hyperlink w:anchor="_Toc191899533" w:history="1">
            <w:r w:rsidR="00185203" w:rsidRPr="00A42BC6">
              <w:rPr>
                <w:rStyle w:val="Lienhypertexte"/>
                <w:rFonts w:ascii="Times New Roman" w:eastAsiaTheme="majorEastAsia" w:hAnsi="Times New Roman" w:cs="Times New Roman"/>
                <w:b/>
                <w:noProof/>
                <w:lang w:val="fr-FR"/>
              </w:rPr>
              <w:t>CONCLUSION ET PERSPECTIVES</w:t>
            </w:r>
            <w:r w:rsidR="00185203">
              <w:rPr>
                <w:noProof/>
                <w:webHidden/>
              </w:rPr>
              <w:tab/>
            </w:r>
            <w:r w:rsidR="00185203">
              <w:rPr>
                <w:noProof/>
                <w:webHidden/>
              </w:rPr>
              <w:fldChar w:fldCharType="begin"/>
            </w:r>
            <w:r w:rsidR="00185203">
              <w:rPr>
                <w:noProof/>
                <w:webHidden/>
              </w:rPr>
              <w:instrText xml:space="preserve"> PAGEREF _Toc191899533 \h </w:instrText>
            </w:r>
            <w:r w:rsidR="00185203">
              <w:rPr>
                <w:noProof/>
                <w:webHidden/>
              </w:rPr>
            </w:r>
            <w:r w:rsidR="00185203">
              <w:rPr>
                <w:noProof/>
                <w:webHidden/>
              </w:rPr>
              <w:fldChar w:fldCharType="separate"/>
            </w:r>
            <w:r w:rsidR="00B64800">
              <w:rPr>
                <w:noProof/>
                <w:webHidden/>
              </w:rPr>
              <w:t>49</w:t>
            </w:r>
            <w:r w:rsidR="00185203">
              <w:rPr>
                <w:noProof/>
                <w:webHidden/>
              </w:rPr>
              <w:fldChar w:fldCharType="end"/>
            </w:r>
          </w:hyperlink>
        </w:p>
        <w:p w:rsidR="00185203" w:rsidRDefault="00D12A86">
          <w:pPr>
            <w:pStyle w:val="TM1"/>
            <w:tabs>
              <w:tab w:val="right" w:leader="dot" w:pos="9396"/>
            </w:tabs>
            <w:rPr>
              <w:rFonts w:eastAsiaTheme="minorEastAsia"/>
              <w:noProof/>
            </w:rPr>
          </w:pPr>
          <w:hyperlink w:anchor="_Toc191899534" w:history="1">
            <w:r w:rsidR="00185203" w:rsidRPr="00A42BC6">
              <w:rPr>
                <w:rStyle w:val="Lienhypertexte"/>
                <w:rFonts w:ascii="Times New Roman" w:eastAsiaTheme="majorEastAsia" w:hAnsi="Times New Roman" w:cs="Times New Roman"/>
                <w:b/>
                <w:noProof/>
                <w:lang w:val="fr-FR"/>
              </w:rPr>
              <w:t>RÉFÉRENCES</w:t>
            </w:r>
            <w:r w:rsidR="00185203">
              <w:rPr>
                <w:noProof/>
                <w:webHidden/>
              </w:rPr>
              <w:tab/>
            </w:r>
            <w:r w:rsidR="00185203">
              <w:rPr>
                <w:noProof/>
                <w:webHidden/>
              </w:rPr>
              <w:fldChar w:fldCharType="begin"/>
            </w:r>
            <w:r w:rsidR="00185203">
              <w:rPr>
                <w:noProof/>
                <w:webHidden/>
              </w:rPr>
              <w:instrText xml:space="preserve"> PAGEREF _Toc191899534 \h </w:instrText>
            </w:r>
            <w:r w:rsidR="00185203">
              <w:rPr>
                <w:noProof/>
                <w:webHidden/>
              </w:rPr>
            </w:r>
            <w:r w:rsidR="00185203">
              <w:rPr>
                <w:noProof/>
                <w:webHidden/>
              </w:rPr>
              <w:fldChar w:fldCharType="separate"/>
            </w:r>
            <w:r w:rsidR="00B64800">
              <w:rPr>
                <w:noProof/>
                <w:webHidden/>
              </w:rPr>
              <w:t>50</w:t>
            </w:r>
            <w:r w:rsidR="00185203">
              <w:rPr>
                <w:noProof/>
                <w:webHidden/>
              </w:rPr>
              <w:fldChar w:fldCharType="end"/>
            </w:r>
          </w:hyperlink>
        </w:p>
        <w:p w:rsidR="00185203" w:rsidRDefault="00D12A86">
          <w:pPr>
            <w:pStyle w:val="TM1"/>
            <w:tabs>
              <w:tab w:val="right" w:leader="dot" w:pos="9396"/>
            </w:tabs>
            <w:rPr>
              <w:rFonts w:eastAsiaTheme="minorEastAsia"/>
              <w:noProof/>
            </w:rPr>
          </w:pPr>
          <w:hyperlink w:anchor="_Toc191899535" w:history="1">
            <w:r w:rsidR="00185203" w:rsidRPr="00A42BC6">
              <w:rPr>
                <w:rStyle w:val="Lienhypertexte"/>
                <w:rFonts w:ascii="Times New Roman" w:eastAsiaTheme="majorEastAsia" w:hAnsi="Times New Roman" w:cs="Times New Roman"/>
                <w:b/>
                <w:noProof/>
                <w:lang w:val="fr-FR"/>
              </w:rPr>
              <w:t>ANNEXES</w:t>
            </w:r>
            <w:r w:rsidR="00185203">
              <w:rPr>
                <w:noProof/>
                <w:webHidden/>
              </w:rPr>
              <w:tab/>
            </w:r>
            <w:r w:rsidR="00185203">
              <w:rPr>
                <w:noProof/>
                <w:webHidden/>
              </w:rPr>
              <w:fldChar w:fldCharType="begin"/>
            </w:r>
            <w:r w:rsidR="00185203">
              <w:rPr>
                <w:noProof/>
                <w:webHidden/>
              </w:rPr>
              <w:instrText xml:space="preserve"> PAGEREF _Toc191899535 \h </w:instrText>
            </w:r>
            <w:r w:rsidR="00185203">
              <w:rPr>
                <w:noProof/>
                <w:webHidden/>
              </w:rPr>
            </w:r>
            <w:r w:rsidR="00185203">
              <w:rPr>
                <w:noProof/>
                <w:webHidden/>
              </w:rPr>
              <w:fldChar w:fldCharType="separate"/>
            </w:r>
            <w:r w:rsidR="00B64800">
              <w:rPr>
                <w:noProof/>
                <w:webHidden/>
              </w:rPr>
              <w:t>53</w:t>
            </w:r>
            <w:r w:rsidR="00185203">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D799B"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 w:name="_Toc184475245"/>
      <w:bookmarkStart w:id="8" w:name="_Toc191899499"/>
      <w:r w:rsidRPr="00457C81">
        <w:rPr>
          <w:rFonts w:ascii="Times New Roman" w:eastAsiaTheme="majorEastAsia" w:hAnsi="Times New Roman" w:cs="Times New Roman"/>
          <w:b/>
          <w:color w:val="2E74B5" w:themeColor="accent1" w:themeShade="BF"/>
          <w:sz w:val="24"/>
          <w:szCs w:val="24"/>
          <w:lang w:val="fr-FR"/>
        </w:rPr>
        <w:lastRenderedPageBreak/>
        <w:t>LISTE DES FIGURES</w:t>
      </w:r>
      <w:bookmarkEnd w:id="7"/>
      <w:bookmarkEnd w:id="8"/>
    </w:p>
    <w:p w:rsidR="00792952"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1543081" w:history="1">
        <w:r w:rsidR="00792952" w:rsidRPr="00EB0938">
          <w:rPr>
            <w:rStyle w:val="Lienhypertexte"/>
            <w:rFonts w:ascii="Times New Roman" w:hAnsi="Times New Roman" w:cs="Times New Roman"/>
            <w:b/>
            <w:noProof/>
            <w:lang w:val="fr-FR"/>
          </w:rPr>
          <w:t>Figure 1</w:t>
        </w:r>
        <w:r w:rsidR="00792952" w:rsidRPr="00EB0938">
          <w:rPr>
            <w:rStyle w:val="Lienhypertexte"/>
            <w:rFonts w:ascii="Times New Roman" w:hAnsi="Times New Roman" w:cs="Times New Roman"/>
            <w:noProof/>
            <w:lang w:val="fr-FR"/>
          </w:rPr>
          <w:t> : Projet de chronogramme des travaux</w:t>
        </w:r>
        <w:r w:rsidR="00792952">
          <w:rPr>
            <w:noProof/>
            <w:webHidden/>
          </w:rPr>
          <w:tab/>
        </w:r>
        <w:r w:rsidR="00792952">
          <w:rPr>
            <w:noProof/>
            <w:webHidden/>
          </w:rPr>
          <w:fldChar w:fldCharType="begin"/>
        </w:r>
        <w:r w:rsidR="00792952">
          <w:rPr>
            <w:noProof/>
            <w:webHidden/>
          </w:rPr>
          <w:instrText xml:space="preserve"> PAGEREF _Toc191543081 \h </w:instrText>
        </w:r>
        <w:r w:rsidR="00792952">
          <w:rPr>
            <w:noProof/>
            <w:webHidden/>
          </w:rPr>
        </w:r>
        <w:r w:rsidR="00792952">
          <w:rPr>
            <w:noProof/>
            <w:webHidden/>
          </w:rPr>
          <w:fldChar w:fldCharType="separate"/>
        </w:r>
        <w:r w:rsidR="00B64800">
          <w:rPr>
            <w:noProof/>
            <w:webHidden/>
          </w:rPr>
          <w:t>6</w:t>
        </w:r>
        <w:r w:rsidR="00792952">
          <w:rPr>
            <w:noProof/>
            <w:webHidden/>
          </w:rPr>
          <w:fldChar w:fldCharType="end"/>
        </w:r>
      </w:hyperlink>
    </w:p>
    <w:p w:rsidR="00792952" w:rsidRDefault="00D12A86">
      <w:pPr>
        <w:pStyle w:val="Tabledesillustrations"/>
        <w:tabs>
          <w:tab w:val="right" w:leader="dot" w:pos="9396"/>
        </w:tabs>
        <w:rPr>
          <w:rFonts w:eastAsiaTheme="minorEastAsia"/>
          <w:noProof/>
        </w:rPr>
      </w:pPr>
      <w:hyperlink w:anchor="_Toc191543082" w:history="1">
        <w:r w:rsidR="00792952" w:rsidRPr="00EB0938">
          <w:rPr>
            <w:rStyle w:val="Lienhypertexte"/>
            <w:rFonts w:ascii="Times New Roman" w:hAnsi="Times New Roman" w:cs="Times New Roman"/>
            <w:b/>
            <w:noProof/>
            <w:lang w:val="fr-FR"/>
          </w:rPr>
          <w:t>Figure 2</w:t>
        </w:r>
        <w:r w:rsidR="00792952" w:rsidRPr="00EB0938">
          <w:rPr>
            <w:rStyle w:val="Lienhypertexte"/>
            <w:rFonts w:ascii="Times New Roman" w:hAnsi="Times New Roman" w:cs="Times New Roman"/>
            <w:noProof/>
            <w:lang w:val="fr-FR"/>
          </w:rPr>
          <w:t xml:space="preserve"> : Réseau basé sur les Serveurs vs Réseau P2P</w:t>
        </w:r>
        <w:r w:rsidR="00792952">
          <w:rPr>
            <w:noProof/>
            <w:webHidden/>
          </w:rPr>
          <w:tab/>
        </w:r>
        <w:r w:rsidR="00792952">
          <w:rPr>
            <w:noProof/>
            <w:webHidden/>
          </w:rPr>
          <w:fldChar w:fldCharType="begin"/>
        </w:r>
        <w:r w:rsidR="00792952">
          <w:rPr>
            <w:noProof/>
            <w:webHidden/>
          </w:rPr>
          <w:instrText xml:space="preserve"> PAGEREF _Toc191543082 \h </w:instrText>
        </w:r>
        <w:r w:rsidR="00792952">
          <w:rPr>
            <w:noProof/>
            <w:webHidden/>
          </w:rPr>
        </w:r>
        <w:r w:rsidR="00792952">
          <w:rPr>
            <w:noProof/>
            <w:webHidden/>
          </w:rPr>
          <w:fldChar w:fldCharType="separate"/>
        </w:r>
        <w:r w:rsidR="00B64800">
          <w:rPr>
            <w:noProof/>
            <w:webHidden/>
          </w:rPr>
          <w:t>15</w:t>
        </w:r>
        <w:r w:rsidR="00792952">
          <w:rPr>
            <w:noProof/>
            <w:webHidden/>
          </w:rPr>
          <w:fldChar w:fldCharType="end"/>
        </w:r>
      </w:hyperlink>
    </w:p>
    <w:p w:rsidR="00792952" w:rsidRDefault="00D12A86">
      <w:pPr>
        <w:pStyle w:val="Tabledesillustrations"/>
        <w:tabs>
          <w:tab w:val="right" w:leader="dot" w:pos="9396"/>
        </w:tabs>
        <w:rPr>
          <w:rFonts w:eastAsiaTheme="minorEastAsia"/>
          <w:noProof/>
        </w:rPr>
      </w:pPr>
      <w:hyperlink w:anchor="_Toc191543083" w:history="1">
        <w:r w:rsidR="00792952" w:rsidRPr="00EB0938">
          <w:rPr>
            <w:rStyle w:val="Lienhypertexte"/>
            <w:rFonts w:ascii="Times New Roman" w:hAnsi="Times New Roman" w:cs="Times New Roman"/>
            <w:b/>
            <w:noProof/>
            <w:lang w:val="fr-FR"/>
          </w:rPr>
          <w:t>Figure 3</w:t>
        </w:r>
        <w:r w:rsidR="00792952" w:rsidRPr="00EB0938">
          <w:rPr>
            <w:rStyle w:val="Lienhypertexte"/>
            <w:rFonts w:ascii="Times New Roman" w:hAnsi="Times New Roman" w:cs="Times New Roman"/>
            <w:noProof/>
            <w:lang w:val="fr-FR"/>
          </w:rPr>
          <w:t xml:space="preserve"> : Exemple d'entête d'un bloc</w:t>
        </w:r>
        <w:r w:rsidR="00792952">
          <w:rPr>
            <w:noProof/>
            <w:webHidden/>
          </w:rPr>
          <w:tab/>
        </w:r>
        <w:r w:rsidR="00792952">
          <w:rPr>
            <w:noProof/>
            <w:webHidden/>
          </w:rPr>
          <w:fldChar w:fldCharType="begin"/>
        </w:r>
        <w:r w:rsidR="00792952">
          <w:rPr>
            <w:noProof/>
            <w:webHidden/>
          </w:rPr>
          <w:instrText xml:space="preserve"> PAGEREF _Toc191543083 \h </w:instrText>
        </w:r>
        <w:r w:rsidR="00792952">
          <w:rPr>
            <w:noProof/>
            <w:webHidden/>
          </w:rPr>
        </w:r>
        <w:r w:rsidR="00792952">
          <w:rPr>
            <w:noProof/>
            <w:webHidden/>
          </w:rPr>
          <w:fldChar w:fldCharType="separate"/>
        </w:r>
        <w:r w:rsidR="00B64800">
          <w:rPr>
            <w:noProof/>
            <w:webHidden/>
          </w:rPr>
          <w:t>16</w:t>
        </w:r>
        <w:r w:rsidR="00792952">
          <w:rPr>
            <w:noProof/>
            <w:webHidden/>
          </w:rPr>
          <w:fldChar w:fldCharType="end"/>
        </w:r>
      </w:hyperlink>
    </w:p>
    <w:p w:rsidR="00792952" w:rsidRDefault="00D12A86">
      <w:pPr>
        <w:pStyle w:val="Tabledesillustrations"/>
        <w:tabs>
          <w:tab w:val="right" w:leader="dot" w:pos="9396"/>
        </w:tabs>
        <w:rPr>
          <w:rFonts w:eastAsiaTheme="minorEastAsia"/>
          <w:noProof/>
        </w:rPr>
      </w:pPr>
      <w:hyperlink w:anchor="_Toc191543084" w:history="1">
        <w:r w:rsidR="00792952" w:rsidRPr="00EB0938">
          <w:rPr>
            <w:rStyle w:val="Lienhypertexte"/>
            <w:rFonts w:ascii="Times New Roman" w:hAnsi="Times New Roman" w:cs="Times New Roman"/>
            <w:b/>
            <w:noProof/>
            <w:lang w:val="fr-FR"/>
          </w:rPr>
          <w:t>Figure 4</w:t>
        </w:r>
        <w:r w:rsidR="00792952" w:rsidRPr="00EB0938">
          <w:rPr>
            <w:rStyle w:val="Lienhypertexte"/>
            <w:rFonts w:ascii="Times New Roman" w:hAnsi="Times New Roman" w:cs="Times New Roman"/>
            <w:noProof/>
            <w:lang w:val="fr-FR"/>
          </w:rPr>
          <w:t xml:space="preserve"> : Schéma simplifié d'une chaîne de blocs</w:t>
        </w:r>
        <w:r w:rsidR="00792952">
          <w:rPr>
            <w:noProof/>
            <w:webHidden/>
          </w:rPr>
          <w:tab/>
        </w:r>
        <w:r w:rsidR="00792952">
          <w:rPr>
            <w:noProof/>
            <w:webHidden/>
          </w:rPr>
          <w:fldChar w:fldCharType="begin"/>
        </w:r>
        <w:r w:rsidR="00792952">
          <w:rPr>
            <w:noProof/>
            <w:webHidden/>
          </w:rPr>
          <w:instrText xml:space="preserve"> PAGEREF _Toc191543084 \h </w:instrText>
        </w:r>
        <w:r w:rsidR="00792952">
          <w:rPr>
            <w:noProof/>
            <w:webHidden/>
          </w:rPr>
        </w:r>
        <w:r w:rsidR="00792952">
          <w:rPr>
            <w:noProof/>
            <w:webHidden/>
          </w:rPr>
          <w:fldChar w:fldCharType="separate"/>
        </w:r>
        <w:r w:rsidR="00B64800">
          <w:rPr>
            <w:noProof/>
            <w:webHidden/>
          </w:rPr>
          <w:t>16</w:t>
        </w:r>
        <w:r w:rsidR="00792952">
          <w:rPr>
            <w:noProof/>
            <w:webHidden/>
          </w:rPr>
          <w:fldChar w:fldCharType="end"/>
        </w:r>
      </w:hyperlink>
    </w:p>
    <w:p w:rsidR="00792952" w:rsidRDefault="00D12A86">
      <w:pPr>
        <w:pStyle w:val="Tabledesillustrations"/>
        <w:tabs>
          <w:tab w:val="right" w:leader="dot" w:pos="9396"/>
        </w:tabs>
        <w:rPr>
          <w:rFonts w:eastAsiaTheme="minorEastAsia"/>
          <w:noProof/>
        </w:rPr>
      </w:pPr>
      <w:hyperlink w:anchor="_Toc191543085" w:history="1">
        <w:r w:rsidR="00792952" w:rsidRPr="00EB0938">
          <w:rPr>
            <w:rStyle w:val="Lienhypertexte"/>
            <w:rFonts w:ascii="Times New Roman" w:hAnsi="Times New Roman" w:cs="Times New Roman"/>
            <w:b/>
            <w:noProof/>
            <w:lang w:val="fr-FR"/>
          </w:rPr>
          <w:t>Figure 5 :</w:t>
        </w:r>
        <w:r w:rsidR="00792952" w:rsidRPr="00EB0938">
          <w:rPr>
            <w:rStyle w:val="Lienhypertexte"/>
            <w:rFonts w:ascii="Times New Roman" w:hAnsi="Times New Roman" w:cs="Times New Roman"/>
            <w:noProof/>
            <w:lang w:val="fr-FR"/>
          </w:rPr>
          <w:t xml:space="preserve"> Mécanisme de fonctionnement global de la blockchain [20]</w:t>
        </w:r>
        <w:r w:rsidR="00792952">
          <w:rPr>
            <w:noProof/>
            <w:webHidden/>
          </w:rPr>
          <w:tab/>
        </w:r>
        <w:r w:rsidR="00792952">
          <w:rPr>
            <w:noProof/>
            <w:webHidden/>
          </w:rPr>
          <w:fldChar w:fldCharType="begin"/>
        </w:r>
        <w:r w:rsidR="00792952">
          <w:rPr>
            <w:noProof/>
            <w:webHidden/>
          </w:rPr>
          <w:instrText xml:space="preserve"> PAGEREF _Toc191543085 \h </w:instrText>
        </w:r>
        <w:r w:rsidR="00792952">
          <w:rPr>
            <w:noProof/>
            <w:webHidden/>
          </w:rPr>
        </w:r>
        <w:r w:rsidR="00792952">
          <w:rPr>
            <w:noProof/>
            <w:webHidden/>
          </w:rPr>
          <w:fldChar w:fldCharType="separate"/>
        </w:r>
        <w:r w:rsidR="00B64800">
          <w:rPr>
            <w:noProof/>
            <w:webHidden/>
          </w:rPr>
          <w:t>18</w:t>
        </w:r>
        <w:r w:rsidR="00792952">
          <w:rPr>
            <w:noProof/>
            <w:webHidden/>
          </w:rPr>
          <w:fldChar w:fldCharType="end"/>
        </w:r>
      </w:hyperlink>
    </w:p>
    <w:p w:rsidR="00792952" w:rsidRDefault="00D12A86">
      <w:pPr>
        <w:pStyle w:val="Tabledesillustrations"/>
        <w:tabs>
          <w:tab w:val="right" w:leader="dot" w:pos="9396"/>
        </w:tabs>
        <w:rPr>
          <w:rFonts w:eastAsiaTheme="minorEastAsia"/>
          <w:noProof/>
        </w:rPr>
      </w:pPr>
      <w:hyperlink w:anchor="_Toc191543086" w:history="1">
        <w:r w:rsidR="00792952" w:rsidRPr="00EB0938">
          <w:rPr>
            <w:rStyle w:val="Lienhypertexte"/>
            <w:rFonts w:ascii="Times New Roman" w:hAnsi="Times New Roman" w:cs="Times New Roman"/>
            <w:b/>
            <w:noProof/>
            <w:lang w:val="fr-FR"/>
          </w:rPr>
          <w:t>Figure 6</w:t>
        </w:r>
        <w:r w:rsidR="00792952" w:rsidRPr="00EB0938">
          <w:rPr>
            <w:rStyle w:val="Lienhypertexte"/>
            <w:rFonts w:ascii="Times New Roman" w:hAnsi="Times New Roman" w:cs="Times New Roman"/>
            <w:noProof/>
            <w:lang w:val="fr-FR"/>
          </w:rPr>
          <w:t xml:space="preserve"> : Exemple d’un contrat intelligent dénommé « Owner »</w:t>
        </w:r>
        <w:r w:rsidR="00792952">
          <w:rPr>
            <w:noProof/>
            <w:webHidden/>
          </w:rPr>
          <w:tab/>
        </w:r>
        <w:r w:rsidR="00792952">
          <w:rPr>
            <w:noProof/>
            <w:webHidden/>
          </w:rPr>
          <w:fldChar w:fldCharType="begin"/>
        </w:r>
        <w:r w:rsidR="00792952">
          <w:rPr>
            <w:noProof/>
            <w:webHidden/>
          </w:rPr>
          <w:instrText xml:space="preserve"> PAGEREF _Toc191543086 \h </w:instrText>
        </w:r>
        <w:r w:rsidR="00792952">
          <w:rPr>
            <w:noProof/>
            <w:webHidden/>
          </w:rPr>
        </w:r>
        <w:r w:rsidR="00792952">
          <w:rPr>
            <w:noProof/>
            <w:webHidden/>
          </w:rPr>
          <w:fldChar w:fldCharType="separate"/>
        </w:r>
        <w:r w:rsidR="00B64800">
          <w:rPr>
            <w:noProof/>
            <w:webHidden/>
          </w:rPr>
          <w:t>22</w:t>
        </w:r>
        <w:r w:rsidR="00792952">
          <w:rPr>
            <w:noProof/>
            <w:webHidden/>
          </w:rPr>
          <w:fldChar w:fldCharType="end"/>
        </w:r>
      </w:hyperlink>
    </w:p>
    <w:p w:rsidR="00792952" w:rsidRDefault="00D12A86">
      <w:pPr>
        <w:pStyle w:val="Tabledesillustrations"/>
        <w:tabs>
          <w:tab w:val="right" w:leader="dot" w:pos="9396"/>
        </w:tabs>
        <w:rPr>
          <w:rFonts w:eastAsiaTheme="minorEastAsia"/>
          <w:noProof/>
        </w:rPr>
      </w:pPr>
      <w:hyperlink w:anchor="_Toc191543087" w:history="1">
        <w:r w:rsidR="00792952" w:rsidRPr="00EB0938">
          <w:rPr>
            <w:rStyle w:val="Lienhypertexte"/>
            <w:rFonts w:ascii="Times New Roman" w:hAnsi="Times New Roman" w:cs="Times New Roman"/>
            <w:b/>
            <w:noProof/>
            <w:lang w:val="fr-FR"/>
          </w:rPr>
          <w:t>Figure 7</w:t>
        </w:r>
        <w:r w:rsidR="00792952" w:rsidRPr="00EB0938">
          <w:rPr>
            <w:rStyle w:val="Lienhypertexte"/>
            <w:rFonts w:ascii="Times New Roman" w:hAnsi="Times New Roman" w:cs="Times New Roman"/>
            <w:noProof/>
            <w:lang w:val="fr-FR"/>
          </w:rPr>
          <w:t xml:space="preserve"> : Architecture en couches de la blockchain Ethereum [34]</w:t>
        </w:r>
        <w:r w:rsidR="00792952">
          <w:rPr>
            <w:noProof/>
            <w:webHidden/>
          </w:rPr>
          <w:tab/>
        </w:r>
        <w:r w:rsidR="00792952">
          <w:rPr>
            <w:noProof/>
            <w:webHidden/>
          </w:rPr>
          <w:fldChar w:fldCharType="begin"/>
        </w:r>
        <w:r w:rsidR="00792952">
          <w:rPr>
            <w:noProof/>
            <w:webHidden/>
          </w:rPr>
          <w:instrText xml:space="preserve"> PAGEREF _Toc191543087 \h </w:instrText>
        </w:r>
        <w:r w:rsidR="00792952">
          <w:rPr>
            <w:noProof/>
            <w:webHidden/>
          </w:rPr>
        </w:r>
        <w:r w:rsidR="00792952">
          <w:rPr>
            <w:noProof/>
            <w:webHidden/>
          </w:rPr>
          <w:fldChar w:fldCharType="separate"/>
        </w:r>
        <w:r w:rsidR="00B64800">
          <w:rPr>
            <w:noProof/>
            <w:webHidden/>
          </w:rPr>
          <w:t>25</w:t>
        </w:r>
        <w:r w:rsidR="00792952">
          <w:rPr>
            <w:noProof/>
            <w:webHidden/>
          </w:rPr>
          <w:fldChar w:fldCharType="end"/>
        </w:r>
      </w:hyperlink>
    </w:p>
    <w:p w:rsidR="00792952" w:rsidRDefault="00D12A86">
      <w:pPr>
        <w:pStyle w:val="Tabledesillustrations"/>
        <w:tabs>
          <w:tab w:val="right" w:leader="dot" w:pos="9396"/>
        </w:tabs>
        <w:rPr>
          <w:rFonts w:eastAsiaTheme="minorEastAsia"/>
          <w:noProof/>
        </w:rPr>
      </w:pPr>
      <w:hyperlink w:anchor="_Toc191543088" w:history="1">
        <w:r w:rsidR="00792952" w:rsidRPr="00EB0938">
          <w:rPr>
            <w:rStyle w:val="Lienhypertexte"/>
            <w:rFonts w:ascii="Times New Roman" w:hAnsi="Times New Roman" w:cs="Times New Roman"/>
            <w:b/>
            <w:noProof/>
            <w:lang w:val="fr-FR"/>
          </w:rPr>
          <w:t>Figure 8</w:t>
        </w:r>
        <w:r w:rsidR="00792952" w:rsidRPr="00EB0938">
          <w:rPr>
            <w:rStyle w:val="Lienhypertexte"/>
            <w:rFonts w:ascii="Times New Roman" w:hAnsi="Times New Roman" w:cs="Times New Roman"/>
            <w:noProof/>
            <w:lang w:val="fr-FR"/>
          </w:rPr>
          <w:t xml:space="preserve"> :Schéma simplifié d'un nœud de moteur d’exécution couplé au client de consensus dans un réseau Ethereum</w:t>
        </w:r>
        <w:r w:rsidR="00792952">
          <w:rPr>
            <w:noProof/>
            <w:webHidden/>
          </w:rPr>
          <w:tab/>
        </w:r>
        <w:r w:rsidR="00792952">
          <w:rPr>
            <w:noProof/>
            <w:webHidden/>
          </w:rPr>
          <w:fldChar w:fldCharType="begin"/>
        </w:r>
        <w:r w:rsidR="00792952">
          <w:rPr>
            <w:noProof/>
            <w:webHidden/>
          </w:rPr>
          <w:instrText xml:space="preserve"> PAGEREF _Toc191543088 \h </w:instrText>
        </w:r>
        <w:r w:rsidR="00792952">
          <w:rPr>
            <w:noProof/>
            <w:webHidden/>
          </w:rPr>
        </w:r>
        <w:r w:rsidR="00792952">
          <w:rPr>
            <w:noProof/>
            <w:webHidden/>
          </w:rPr>
          <w:fldChar w:fldCharType="separate"/>
        </w:r>
        <w:r w:rsidR="00B64800">
          <w:rPr>
            <w:noProof/>
            <w:webHidden/>
          </w:rPr>
          <w:t>26</w:t>
        </w:r>
        <w:r w:rsidR="00792952">
          <w:rPr>
            <w:noProof/>
            <w:webHidden/>
          </w:rPr>
          <w:fldChar w:fldCharType="end"/>
        </w:r>
      </w:hyperlink>
    </w:p>
    <w:p w:rsidR="00792952" w:rsidRDefault="00D12A86">
      <w:pPr>
        <w:pStyle w:val="Tabledesillustrations"/>
        <w:tabs>
          <w:tab w:val="right" w:leader="dot" w:pos="9396"/>
        </w:tabs>
        <w:rPr>
          <w:rFonts w:eastAsiaTheme="minorEastAsia"/>
          <w:noProof/>
        </w:rPr>
      </w:pPr>
      <w:hyperlink w:anchor="_Toc191543089" w:history="1">
        <w:r w:rsidR="00792952" w:rsidRPr="00EB0938">
          <w:rPr>
            <w:rStyle w:val="Lienhypertexte"/>
            <w:rFonts w:ascii="Times New Roman" w:hAnsi="Times New Roman" w:cs="Times New Roman"/>
            <w:b/>
            <w:noProof/>
            <w:lang w:val="fr-FR"/>
          </w:rPr>
          <w:t>Figure 9</w:t>
        </w:r>
        <w:r w:rsidR="00792952" w:rsidRPr="00EB0938">
          <w:rPr>
            <w:rStyle w:val="Lienhypertexte"/>
            <w:rFonts w:ascii="Times New Roman" w:hAnsi="Times New Roman" w:cs="Times New Roman"/>
            <w:noProof/>
            <w:lang w:val="fr-FR"/>
          </w:rPr>
          <w:t xml:space="preserve"> : Etat simplifié d'un compte Ethereum</w:t>
        </w:r>
        <w:r w:rsidR="00792952">
          <w:rPr>
            <w:noProof/>
            <w:webHidden/>
          </w:rPr>
          <w:tab/>
        </w:r>
        <w:r w:rsidR="00792952">
          <w:rPr>
            <w:noProof/>
            <w:webHidden/>
          </w:rPr>
          <w:fldChar w:fldCharType="begin"/>
        </w:r>
        <w:r w:rsidR="00792952">
          <w:rPr>
            <w:noProof/>
            <w:webHidden/>
          </w:rPr>
          <w:instrText xml:space="preserve"> PAGEREF _Toc191543089 \h </w:instrText>
        </w:r>
        <w:r w:rsidR="00792952">
          <w:rPr>
            <w:noProof/>
            <w:webHidden/>
          </w:rPr>
        </w:r>
        <w:r w:rsidR="00792952">
          <w:rPr>
            <w:noProof/>
            <w:webHidden/>
          </w:rPr>
          <w:fldChar w:fldCharType="separate"/>
        </w:r>
        <w:r w:rsidR="00B64800">
          <w:rPr>
            <w:noProof/>
            <w:webHidden/>
          </w:rPr>
          <w:t>28</w:t>
        </w:r>
        <w:r w:rsidR="00792952">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 w:name="_Toc184475246"/>
      <w:bookmarkStart w:id="10" w:name="_Toc191899500"/>
      <w:r w:rsidRPr="00457C81">
        <w:rPr>
          <w:rFonts w:ascii="Times New Roman" w:eastAsiaTheme="majorEastAsia" w:hAnsi="Times New Roman" w:cs="Times New Roman"/>
          <w:b/>
          <w:color w:val="2E74B5" w:themeColor="accent1" w:themeShade="BF"/>
          <w:sz w:val="24"/>
          <w:szCs w:val="24"/>
          <w:lang w:val="fr-FR"/>
        </w:rPr>
        <w:lastRenderedPageBreak/>
        <w:t>LISTE DES TABLEAUX</w:t>
      </w:r>
      <w:bookmarkEnd w:id="9"/>
      <w:bookmarkEnd w:id="10"/>
    </w:p>
    <w:p w:rsidR="00792952"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1543123" w:history="1">
        <w:r w:rsidRPr="003A1124">
          <w:rPr>
            <w:rStyle w:val="Lienhypertexte"/>
            <w:rFonts w:ascii="Times New Roman" w:hAnsi="Times New Roman" w:cs="Times New Roman"/>
            <w:b/>
            <w:noProof/>
            <w:lang w:val="fr-FR"/>
          </w:rPr>
          <w:t>Tableau 1</w:t>
        </w:r>
        <w:r w:rsidRPr="003A1124">
          <w:rPr>
            <w:rStyle w:val="Lienhypertexte"/>
            <w:rFonts w:ascii="Times New Roman" w:hAnsi="Times New Roman" w:cs="Times New Roman"/>
            <w:noProof/>
            <w:lang w:val="fr-FR"/>
          </w:rPr>
          <w:t xml:space="preserve"> : Analyse comparative de quelques méthodes d'authentification de documents</w:t>
        </w:r>
        <w:r>
          <w:rPr>
            <w:noProof/>
            <w:webHidden/>
          </w:rPr>
          <w:tab/>
        </w:r>
        <w:r>
          <w:rPr>
            <w:noProof/>
            <w:webHidden/>
          </w:rPr>
          <w:fldChar w:fldCharType="begin"/>
        </w:r>
        <w:r>
          <w:rPr>
            <w:noProof/>
            <w:webHidden/>
          </w:rPr>
          <w:instrText xml:space="preserve"> PAGEREF _Toc191543123 \h </w:instrText>
        </w:r>
        <w:r>
          <w:rPr>
            <w:noProof/>
            <w:webHidden/>
          </w:rPr>
        </w:r>
        <w:r>
          <w:rPr>
            <w:noProof/>
            <w:webHidden/>
          </w:rPr>
          <w:fldChar w:fldCharType="separate"/>
        </w:r>
        <w:r w:rsidR="00B64800">
          <w:rPr>
            <w:noProof/>
            <w:webHidden/>
          </w:rPr>
          <w:t>37</w:t>
        </w:r>
        <w:r>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1" w:name="_Toc184475247"/>
      <w:bookmarkStart w:id="12" w:name="_Toc191899501"/>
      <w:r w:rsidRPr="00457C81">
        <w:rPr>
          <w:rFonts w:ascii="Times New Roman" w:eastAsiaTheme="majorEastAsia" w:hAnsi="Times New Roman" w:cs="Times New Roman"/>
          <w:b/>
          <w:color w:val="2E74B5" w:themeColor="accent1" w:themeShade="BF"/>
          <w:sz w:val="24"/>
          <w:szCs w:val="24"/>
          <w:lang w:val="fr-FR"/>
        </w:rPr>
        <w:lastRenderedPageBreak/>
        <w:t>LISTE DES SIGLES ET ABREVIATIONS</w:t>
      </w:r>
      <w:bookmarkEnd w:id="11"/>
      <w:bookmarkEnd w:id="12"/>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0F2F35"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427700" w:rsidRPr="000F2F35"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427700" w:rsidRPr="000F2F35"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427700" w:rsidRPr="000F2F35"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IBAM</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Institut Burkinabè des Arts et Métiers</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0F2F35"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427700" w:rsidRPr="000F2F35"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427700" w:rsidRPr="000F2F35"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r w:rsidR="00256CBB" w:rsidRPr="000F2F35"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0F2F35"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tion Programming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3"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4" w:name="_Toc191899502"/>
      <w:r w:rsidRPr="00457C81">
        <w:rPr>
          <w:rFonts w:ascii="Times New Roman" w:eastAsiaTheme="majorEastAsia" w:hAnsi="Times New Roman" w:cs="Times New Roman"/>
          <w:b/>
          <w:color w:val="2E74B5" w:themeColor="accent1" w:themeShade="BF"/>
          <w:sz w:val="24"/>
          <w:szCs w:val="24"/>
          <w:lang w:val="fr-FR"/>
        </w:rPr>
        <w:lastRenderedPageBreak/>
        <w:t>CHAPITRE 1 : INTRODUCTION GENERALE</w:t>
      </w:r>
      <w:bookmarkEnd w:id="13"/>
      <w:bookmarkEnd w:id="14"/>
    </w:p>
    <w:p w:rsidR="00F27936" w:rsidRDefault="00E0281E" w:rsidP="00B44383">
      <w:pPr>
        <w:spacing w:line="360" w:lineRule="auto"/>
        <w:ind w:firstLine="360"/>
        <w:jc w:val="both"/>
        <w:rPr>
          <w:rFonts w:ascii="Times New Roman" w:hAnsi="Times New Roman" w:cs="Times New Roman"/>
          <w:sz w:val="24"/>
          <w:szCs w:val="24"/>
          <w:lang w:val="fr-FR"/>
        </w:rPr>
      </w:pPr>
      <w:bookmarkStart w:id="15"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6" w:name="_Toc191899503"/>
      <w:r w:rsidRPr="00457C81">
        <w:rPr>
          <w:rFonts w:ascii="Times New Roman" w:eastAsiaTheme="majorEastAsia" w:hAnsi="Times New Roman" w:cs="Times New Roman"/>
          <w:b/>
          <w:color w:val="2E74B5" w:themeColor="accent1" w:themeShade="BF"/>
          <w:sz w:val="24"/>
          <w:szCs w:val="24"/>
          <w:lang w:val="fr-FR"/>
        </w:rPr>
        <w:t>Contexte et justification</w:t>
      </w:r>
      <w:bookmarkEnd w:id="15"/>
      <w:bookmarkEnd w:id="16"/>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8B0CA7">
      <w:pPr>
        <w:pStyle w:val="Paragraphedeliste"/>
        <w:numPr>
          <w:ilvl w:val="0"/>
          <w:numId w:val="21"/>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8B0CA7">
      <w:pPr>
        <w:pStyle w:val="Paragraphedeliste"/>
        <w:numPr>
          <w:ilvl w:val="0"/>
          <w:numId w:val="14"/>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7" w:name="_Toc184475250"/>
      <w:bookmarkStart w:id="18" w:name="_Toc191899504"/>
      <w:r w:rsidRPr="00457C81">
        <w:rPr>
          <w:rFonts w:ascii="Times New Roman" w:eastAsiaTheme="majorEastAsia" w:hAnsi="Times New Roman" w:cs="Times New Roman"/>
          <w:b/>
          <w:color w:val="2E74B5" w:themeColor="accent1" w:themeShade="BF"/>
          <w:sz w:val="24"/>
          <w:szCs w:val="24"/>
          <w:lang w:val="fr-FR"/>
        </w:rPr>
        <w:t>Problématique et hypothèses</w:t>
      </w:r>
      <w:bookmarkEnd w:id="17"/>
      <w:bookmarkEnd w:id="18"/>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9" w:name="_Toc184475251"/>
      <w:bookmarkStart w:id="20" w:name="_Toc191899505"/>
      <w:r w:rsidRPr="00457C81">
        <w:rPr>
          <w:rFonts w:ascii="Times New Roman" w:eastAsiaTheme="majorEastAsia" w:hAnsi="Times New Roman" w:cs="Times New Roman"/>
          <w:b/>
          <w:color w:val="2E74B5" w:themeColor="accent1" w:themeShade="BF"/>
          <w:sz w:val="24"/>
          <w:szCs w:val="24"/>
          <w:lang w:val="fr-FR"/>
        </w:rPr>
        <w:t xml:space="preserve">Objectif du </w:t>
      </w:r>
      <w:bookmarkEnd w:id="19"/>
      <w:r w:rsidR="00106E0C">
        <w:rPr>
          <w:rFonts w:ascii="Times New Roman" w:eastAsiaTheme="majorEastAsia" w:hAnsi="Times New Roman" w:cs="Times New Roman"/>
          <w:b/>
          <w:color w:val="2E74B5" w:themeColor="accent1" w:themeShade="BF"/>
          <w:sz w:val="24"/>
          <w:szCs w:val="24"/>
          <w:lang w:val="fr-FR"/>
        </w:rPr>
        <w:t>sujet</w:t>
      </w:r>
      <w:bookmarkEnd w:id="20"/>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8B0CA7">
      <w:pPr>
        <w:pStyle w:val="Paragraphedeliste"/>
        <w:numPr>
          <w:ilvl w:val="0"/>
          <w:numId w:val="11"/>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1" w:name="_Toc184475252"/>
      <w:bookmarkStart w:id="22" w:name="_Toc191899506"/>
      <w:r w:rsidRPr="00457C81">
        <w:rPr>
          <w:rFonts w:ascii="Times New Roman" w:eastAsiaTheme="majorEastAsia" w:hAnsi="Times New Roman" w:cs="Times New Roman"/>
          <w:b/>
          <w:color w:val="2E74B5" w:themeColor="accent1" w:themeShade="BF"/>
          <w:sz w:val="24"/>
          <w:szCs w:val="24"/>
          <w:lang w:val="fr-FR"/>
        </w:rPr>
        <w:t>Résultats attendus</w:t>
      </w:r>
      <w:bookmarkEnd w:id="21"/>
      <w:bookmarkEnd w:id="22"/>
      <w:r w:rsidRPr="00457C81">
        <w:rPr>
          <w:rFonts w:ascii="Times New Roman" w:eastAsiaTheme="majorEastAsia" w:hAnsi="Times New Roman" w:cs="Times New Roman"/>
          <w:b/>
          <w:color w:val="2E74B5" w:themeColor="accent1" w:themeShade="BF"/>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8B0CA7">
      <w:pPr>
        <w:pStyle w:val="Paragraphedeliste"/>
        <w:numPr>
          <w:ilvl w:val="0"/>
          <w:numId w:val="12"/>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3" w:name="_Toc184475253"/>
      <w:bookmarkStart w:id="24" w:name="_Toc191899507"/>
      <w:r w:rsidRPr="00457C81">
        <w:rPr>
          <w:rFonts w:ascii="Times New Roman" w:eastAsiaTheme="majorEastAsia" w:hAnsi="Times New Roman" w:cs="Times New Roman"/>
          <w:b/>
          <w:color w:val="2E74B5" w:themeColor="accent1" w:themeShade="BF"/>
          <w:sz w:val="24"/>
          <w:szCs w:val="24"/>
          <w:lang w:val="fr-FR"/>
        </w:rPr>
        <w:lastRenderedPageBreak/>
        <w:t>Organisation du travail</w:t>
      </w:r>
      <w:bookmarkEnd w:id="23"/>
      <w:bookmarkEnd w:id="24"/>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48ED0FED" wp14:editId="4988DD00">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5" w:name="_Toc191543081"/>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B64800">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5"/>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6"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7" w:name="_Toc191899508"/>
      <w:r w:rsidRPr="00457C81">
        <w:rPr>
          <w:rFonts w:ascii="Times New Roman" w:eastAsiaTheme="majorEastAsia" w:hAnsi="Times New Roman" w:cs="Times New Roman"/>
          <w:b/>
          <w:color w:val="2E74B5" w:themeColor="accent1" w:themeShade="BF"/>
          <w:sz w:val="24"/>
          <w:szCs w:val="24"/>
          <w:lang w:val="fr-FR"/>
        </w:rPr>
        <w:lastRenderedPageBreak/>
        <w:t xml:space="preserve">CHAPITRE 2 : </w:t>
      </w:r>
      <w:r w:rsidR="00246443">
        <w:rPr>
          <w:rFonts w:ascii="Times New Roman" w:eastAsiaTheme="majorEastAsia" w:hAnsi="Times New Roman" w:cs="Times New Roman"/>
          <w:b/>
          <w:color w:val="2E74B5" w:themeColor="accent1" w:themeShade="BF"/>
          <w:sz w:val="24"/>
          <w:szCs w:val="24"/>
          <w:lang w:val="fr-FR"/>
        </w:rPr>
        <w:t>TECHNOLOGIE BLOCKCHAIN</w:t>
      </w:r>
      <w:bookmarkEnd w:id="26"/>
      <w:bookmarkEnd w:id="27"/>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Default="00AB3899"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28" w:name="_Toc191899509"/>
      <w:bookmarkStart w:id="29" w:name="_Toc184475255"/>
      <w:r>
        <w:rPr>
          <w:rFonts w:ascii="Times New Roman" w:eastAsiaTheme="majorEastAsia" w:hAnsi="Times New Roman" w:cs="Times New Roman"/>
          <w:b/>
          <w:color w:val="2E74B5" w:themeColor="accent1" w:themeShade="BF"/>
          <w:sz w:val="24"/>
          <w:szCs w:val="24"/>
          <w:lang w:val="fr-FR"/>
        </w:rPr>
        <w:t>Historique et définition</w:t>
      </w:r>
      <w:r w:rsidR="000338FA">
        <w:rPr>
          <w:rFonts w:ascii="Times New Roman" w:eastAsiaTheme="majorEastAsia" w:hAnsi="Times New Roman" w:cs="Times New Roman"/>
          <w:b/>
          <w:color w:val="2E74B5" w:themeColor="accent1" w:themeShade="BF"/>
          <w:sz w:val="24"/>
          <w:szCs w:val="24"/>
          <w:lang w:val="fr-FR"/>
        </w:rPr>
        <w:t>s</w:t>
      </w:r>
      <w:r w:rsidR="007642BE">
        <w:rPr>
          <w:rFonts w:ascii="Times New Roman" w:eastAsiaTheme="majorEastAsia" w:hAnsi="Times New Roman" w:cs="Times New Roman"/>
          <w:b/>
          <w:color w:val="2E74B5" w:themeColor="accent1" w:themeShade="BF"/>
          <w:sz w:val="24"/>
          <w:szCs w:val="24"/>
          <w:lang w:val="fr-FR"/>
        </w:rPr>
        <w:t xml:space="preserve"> de la blockchain</w:t>
      </w:r>
      <w:bookmarkEnd w:id="28"/>
    </w:p>
    <w:p w:rsidR="007642BE" w:rsidRPr="00F54F61" w:rsidRDefault="00F823CF" w:rsidP="008B0CA7">
      <w:pPr>
        <w:pStyle w:val="Titre3"/>
        <w:numPr>
          <w:ilvl w:val="2"/>
          <w:numId w:val="19"/>
        </w:numPr>
        <w:rPr>
          <w:rFonts w:ascii="Times New Roman" w:hAnsi="Times New Roman" w:cs="Times New Roman"/>
          <w:b/>
          <w:lang w:val="fr-FR"/>
        </w:rPr>
      </w:pPr>
      <w:bookmarkStart w:id="30" w:name="_Toc191899510"/>
      <w:r w:rsidRPr="00F54F61">
        <w:rPr>
          <w:rFonts w:ascii="Times New Roman" w:hAnsi="Times New Roman" w:cs="Times New Roman"/>
          <w:b/>
          <w:lang w:val="fr-FR"/>
        </w:rPr>
        <w:t>Historique</w:t>
      </w:r>
      <w:r w:rsidR="007642BE" w:rsidRPr="00F54F61">
        <w:rPr>
          <w:rFonts w:ascii="Times New Roman" w:hAnsi="Times New Roman" w:cs="Times New Roman"/>
          <w:b/>
          <w:lang w:val="fr-FR"/>
        </w:rPr>
        <w:t xml:space="preserve"> de la blockchain</w:t>
      </w:r>
      <w:bookmarkEnd w:id="30"/>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w:t>
      </w:r>
      <w:r>
        <w:rPr>
          <w:lang w:val="fr-FR"/>
        </w:rPr>
        <w:lastRenderedPageBreak/>
        <w:t xml:space="preserve">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 xml:space="preserve">itcoin,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F54F61" w:rsidRDefault="00B21C8F" w:rsidP="008B0CA7">
      <w:pPr>
        <w:pStyle w:val="Titre3"/>
        <w:numPr>
          <w:ilvl w:val="2"/>
          <w:numId w:val="19"/>
        </w:numPr>
        <w:rPr>
          <w:rFonts w:ascii="Times New Roman" w:hAnsi="Times New Roman" w:cs="Times New Roman"/>
          <w:b/>
          <w:lang w:val="fr-FR"/>
        </w:rPr>
      </w:pPr>
      <w:bookmarkStart w:id="31" w:name="_Toc191899511"/>
      <w:r w:rsidRPr="00F54F61">
        <w:rPr>
          <w:rFonts w:ascii="Times New Roman" w:hAnsi="Times New Roman" w:cs="Times New Roman"/>
          <w:b/>
          <w:lang w:val="fr-FR"/>
        </w:rPr>
        <w:t>Définition</w:t>
      </w:r>
      <w:r w:rsidR="000338FA">
        <w:rPr>
          <w:rFonts w:ascii="Times New Roman" w:hAnsi="Times New Roman" w:cs="Times New Roman"/>
          <w:b/>
          <w:lang w:val="fr-FR"/>
        </w:rPr>
        <w:t>s</w:t>
      </w:r>
      <w:r w:rsidRPr="00F54F61">
        <w:rPr>
          <w:rFonts w:ascii="Times New Roman" w:hAnsi="Times New Roman" w:cs="Times New Roman"/>
          <w:b/>
          <w:lang w:val="fr-FR"/>
        </w:rPr>
        <w:t xml:space="preserve"> de la blockchain</w:t>
      </w:r>
      <w:bookmarkEnd w:id="31"/>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Default="00AB3899"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32" w:name="_Toc191899512"/>
      <w:r>
        <w:rPr>
          <w:rFonts w:ascii="Times New Roman" w:eastAsiaTheme="majorEastAsia" w:hAnsi="Times New Roman" w:cs="Times New Roman"/>
          <w:b/>
          <w:color w:val="2E74B5" w:themeColor="accent1" w:themeShade="BF"/>
          <w:sz w:val="24"/>
          <w:szCs w:val="24"/>
          <w:lang w:val="fr-FR"/>
        </w:rPr>
        <w:t>Types de blockchain</w:t>
      </w:r>
      <w:bookmarkEnd w:id="32"/>
    </w:p>
    <w:p w:rsidR="0014459C" w:rsidRPr="004F3D9F" w:rsidRDefault="0014459C" w:rsidP="0014459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classification de la </w:t>
      </w:r>
      <w:r w:rsidRPr="004F3D9F">
        <w:rPr>
          <w:rFonts w:ascii="Times New Roman" w:hAnsi="Times New Roman" w:cs="Times New Roman"/>
          <w:sz w:val="24"/>
          <w:szCs w:val="24"/>
          <w:lang w:val="fr-FR"/>
        </w:rPr>
        <w:t>technologie blockchain est possible du fait de son évolution 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Default="00AB3899"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33" w:name="_Ref190430022"/>
      <w:bookmarkStart w:id="34" w:name="_Toc191899513"/>
      <w:r>
        <w:rPr>
          <w:rFonts w:ascii="Times New Roman" w:eastAsiaTheme="majorEastAsia" w:hAnsi="Times New Roman" w:cs="Times New Roman"/>
          <w:b/>
          <w:color w:val="2E74B5" w:themeColor="accent1" w:themeShade="BF"/>
          <w:sz w:val="24"/>
          <w:szCs w:val="24"/>
          <w:lang w:val="fr-FR"/>
        </w:rPr>
        <w:t>Architecture de la blockchain</w:t>
      </w:r>
      <w:bookmarkEnd w:id="33"/>
      <w:bookmarkEnd w:id="34"/>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E9761F" w:rsidRDefault="00EB702C" w:rsidP="008B0CA7">
      <w:pPr>
        <w:pStyle w:val="Titre3"/>
        <w:numPr>
          <w:ilvl w:val="2"/>
          <w:numId w:val="20"/>
        </w:numPr>
        <w:rPr>
          <w:rFonts w:ascii="Times New Roman" w:hAnsi="Times New Roman" w:cs="Times New Roman"/>
          <w:b/>
          <w:lang w:val="fr-FR"/>
        </w:rPr>
      </w:pPr>
      <w:bookmarkStart w:id="35" w:name="_Toc191899514"/>
      <w:r>
        <w:rPr>
          <w:rFonts w:ascii="Times New Roman" w:hAnsi="Times New Roman" w:cs="Times New Roman"/>
          <w:b/>
          <w:lang w:val="fr-FR"/>
        </w:rPr>
        <w:t>Stru</w:t>
      </w:r>
      <w:r w:rsidR="00B56DF6" w:rsidRPr="00E9761F">
        <w:rPr>
          <w:rFonts w:ascii="Times New Roman" w:hAnsi="Times New Roman" w:cs="Times New Roman"/>
          <w:b/>
          <w:lang w:val="fr-FR"/>
        </w:rPr>
        <w:t>cture de la blockchain</w:t>
      </w:r>
      <w:bookmarkEnd w:id="35"/>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2293240A" wp14:editId="01DA61B6">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6" w:name="_Toc191543082"/>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B64800">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6"/>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version</w:t>
      </w:r>
      <w:r>
        <w:rPr>
          <w:rFonts w:ascii="Times New Roman" w:hAnsi="Times New Roman" w:cs="Times New Roman"/>
          <w:sz w:val="24"/>
          <w:szCs w:val="24"/>
          <w:lang w:val="fr-FR"/>
        </w:rPr>
        <w:t xml:space="preserve"> qui indique le protocole de validation des règles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 la valeur actuelle de la difficulté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1E340EF" wp14:editId="763EE50B">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1543083"/>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B64800">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7"/>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65E5CE21" wp14:editId="3C21C0FF">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8" w:name="_Toc191543084"/>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B64800">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8"/>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E9761F" w:rsidRDefault="00562D6E" w:rsidP="008B0CA7">
      <w:pPr>
        <w:pStyle w:val="Titre3"/>
        <w:numPr>
          <w:ilvl w:val="2"/>
          <w:numId w:val="20"/>
        </w:numPr>
        <w:rPr>
          <w:rFonts w:ascii="Times New Roman" w:hAnsi="Times New Roman" w:cs="Times New Roman"/>
          <w:b/>
          <w:lang w:val="fr-FR"/>
        </w:rPr>
      </w:pPr>
      <w:bookmarkStart w:id="39" w:name="_Toc191899515"/>
      <w:r w:rsidRPr="00E9761F">
        <w:rPr>
          <w:rFonts w:ascii="Times New Roman" w:hAnsi="Times New Roman" w:cs="Times New Roman"/>
          <w:b/>
          <w:lang w:val="fr-FR"/>
        </w:rPr>
        <w:t>Fonctionnement de la blockchain</w:t>
      </w:r>
      <w:bookmarkEnd w:id="39"/>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75F5DDE3" wp14:editId="744E32D7">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40" w:name="_Toc191543085"/>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B64800">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40"/>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Default="009761C4"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41" w:name="_Toc191899516"/>
      <w:r>
        <w:rPr>
          <w:rFonts w:ascii="Times New Roman" w:eastAsiaTheme="majorEastAsia" w:hAnsi="Times New Roman" w:cs="Times New Roman"/>
          <w:b/>
          <w:color w:val="2E74B5" w:themeColor="accent1" w:themeShade="BF"/>
          <w:sz w:val="24"/>
          <w:szCs w:val="24"/>
          <w:lang w:val="fr-FR"/>
        </w:rPr>
        <w:t>Protocoles de consensus</w:t>
      </w:r>
      <w:bookmarkEnd w:id="41"/>
      <w:r>
        <w:rPr>
          <w:rFonts w:ascii="Times New Roman" w:eastAsiaTheme="majorEastAsia" w:hAnsi="Times New Roman" w:cs="Times New Roman"/>
          <w:b/>
          <w:color w:val="2E74B5" w:themeColor="accent1" w:themeShade="BF"/>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tout 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w:t>
      </w:r>
      <w:r w:rsidR="005774E1" w:rsidRPr="005774E1">
        <w:rPr>
          <w:rFonts w:ascii="Times New Roman" w:hAnsi="Times New Roman" w:cs="Times New Roman"/>
          <w:sz w:val="24"/>
          <w:szCs w:val="24"/>
          <w:lang w:val="fr-FR"/>
        </w:rPr>
        <w:lastRenderedPageBreak/>
        <w:t xml:space="preserve">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Pr>
          <w:rFonts w:ascii="Times New Roman" w:hAnsi="Times New Roman" w:cs="Times New Roman"/>
          <w:sz w:val="24"/>
          <w:szCs w:val="24"/>
          <w:lang w:val="fr-FR"/>
        </w:rPr>
        <w:t>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Default="009761C4"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42" w:name="_Ref190262843"/>
      <w:bookmarkStart w:id="43" w:name="_Toc191899517"/>
      <w:r>
        <w:rPr>
          <w:rFonts w:ascii="Times New Roman" w:eastAsiaTheme="majorEastAsia" w:hAnsi="Times New Roman" w:cs="Times New Roman"/>
          <w:b/>
          <w:color w:val="2E74B5" w:themeColor="accent1" w:themeShade="BF"/>
          <w:sz w:val="24"/>
          <w:szCs w:val="24"/>
          <w:lang w:val="fr-FR"/>
        </w:rPr>
        <w:t>Smart contracts (contrats intelligent</w:t>
      </w:r>
      <w:r w:rsidR="009373F8">
        <w:rPr>
          <w:rFonts w:ascii="Times New Roman" w:eastAsiaTheme="majorEastAsia" w:hAnsi="Times New Roman" w:cs="Times New Roman"/>
          <w:b/>
          <w:color w:val="2E74B5" w:themeColor="accent1" w:themeShade="BF"/>
          <w:sz w:val="24"/>
          <w:szCs w:val="24"/>
          <w:lang w:val="fr-FR"/>
        </w:rPr>
        <w:t>s</w:t>
      </w:r>
      <w:r>
        <w:rPr>
          <w:rFonts w:ascii="Times New Roman" w:eastAsiaTheme="majorEastAsia" w:hAnsi="Times New Roman" w:cs="Times New Roman"/>
          <w:b/>
          <w:color w:val="2E74B5" w:themeColor="accent1" w:themeShade="BF"/>
          <w:sz w:val="24"/>
          <w:szCs w:val="24"/>
          <w:lang w:val="fr-FR"/>
        </w:rPr>
        <w:t>)</w:t>
      </w:r>
      <w:bookmarkEnd w:id="42"/>
      <w:bookmarkEnd w:id="43"/>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lastRenderedPageBreak/>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701592A" wp14:editId="09C6923A">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4" w:name="_Toc191543086"/>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B64800">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44"/>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8B0CA7">
      <w:pPr>
        <w:pStyle w:val="Paragraphedeliste"/>
        <w:numPr>
          <w:ilvl w:val="1"/>
          <w:numId w:val="23"/>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8B0CA7">
      <w:pPr>
        <w:pStyle w:val="Paragraphedeliste"/>
        <w:numPr>
          <w:ilvl w:val="1"/>
          <w:numId w:val="23"/>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8B0CA7">
      <w:pPr>
        <w:pStyle w:val="Paragraphedeliste"/>
        <w:numPr>
          <w:ilvl w:val="1"/>
          <w:numId w:val="23"/>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8B0CA7">
      <w:pPr>
        <w:pStyle w:val="Paragraphedeliste"/>
        <w:numPr>
          <w:ilvl w:val="1"/>
          <w:numId w:val="23"/>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8B0CA7">
      <w:pPr>
        <w:pStyle w:val="Paragraphedeliste"/>
        <w:numPr>
          <w:ilvl w:val="1"/>
          <w:numId w:val="23"/>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8B0CA7">
      <w:pPr>
        <w:pStyle w:val="Paragraphedeliste"/>
        <w:numPr>
          <w:ilvl w:val="1"/>
          <w:numId w:val="23"/>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Default="00937821"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45" w:name="_Toc191899518"/>
      <w:r>
        <w:rPr>
          <w:rFonts w:ascii="Times New Roman" w:eastAsiaTheme="majorEastAsia" w:hAnsi="Times New Roman" w:cs="Times New Roman"/>
          <w:b/>
          <w:color w:val="2E74B5" w:themeColor="accent1" w:themeShade="BF"/>
          <w:sz w:val="24"/>
          <w:szCs w:val="24"/>
          <w:lang w:val="fr-FR"/>
        </w:rPr>
        <w:t>Exemple de blockchain : Ethereum</w:t>
      </w:r>
      <w:bookmarkEnd w:id="45"/>
    </w:p>
    <w:p w:rsidR="00635139" w:rsidRPr="00013277" w:rsidRDefault="00FC4C24" w:rsidP="008B0CA7">
      <w:pPr>
        <w:pStyle w:val="Titre3"/>
        <w:numPr>
          <w:ilvl w:val="2"/>
          <w:numId w:val="24"/>
        </w:numPr>
        <w:jc w:val="both"/>
        <w:rPr>
          <w:rFonts w:ascii="Times New Roman" w:hAnsi="Times New Roman" w:cs="Times New Roman"/>
          <w:b/>
          <w:lang w:val="fr-FR"/>
        </w:rPr>
      </w:pPr>
      <w:bookmarkStart w:id="46" w:name="_Toc191899519"/>
      <w:bookmarkEnd w:id="29"/>
      <w:r>
        <w:rPr>
          <w:rFonts w:ascii="Times New Roman" w:hAnsi="Times New Roman" w:cs="Times New Roman"/>
          <w:noProof/>
        </w:rPr>
        <w:drawing>
          <wp:anchor distT="0" distB="0" distL="114300" distR="114300" simplePos="0" relativeHeight="251665408" behindDoc="1" locked="0" layoutInCell="1" allowOverlap="1" wp14:anchorId="21E47930" wp14:editId="5509F02A">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013277">
        <w:rPr>
          <w:rFonts w:ascii="Times New Roman" w:hAnsi="Times New Roman" w:cs="Times New Roman"/>
          <w:b/>
          <w:lang w:val="fr-FR"/>
        </w:rPr>
        <w:t xml:space="preserve">Historique </w:t>
      </w:r>
      <w:r w:rsidR="004903DB" w:rsidRPr="00013277">
        <w:rPr>
          <w:rFonts w:ascii="Times New Roman" w:hAnsi="Times New Roman" w:cs="Times New Roman"/>
          <w:b/>
          <w:lang w:val="fr-FR"/>
        </w:rPr>
        <w:t>et évolution d’</w:t>
      </w:r>
      <w:r w:rsidR="00635139" w:rsidRPr="00013277">
        <w:rPr>
          <w:rFonts w:ascii="Times New Roman" w:hAnsi="Times New Roman" w:cs="Times New Roman"/>
          <w:b/>
          <w:lang w:val="fr-FR"/>
        </w:rPr>
        <w:t>Ethereum</w:t>
      </w:r>
      <w:bookmarkEnd w:id="46"/>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rypto-monnaies. Cette ainsi que 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lastRenderedPageBreak/>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B33772" w:rsidRDefault="005525D5" w:rsidP="008B0CA7">
      <w:pPr>
        <w:pStyle w:val="Titre3"/>
        <w:numPr>
          <w:ilvl w:val="2"/>
          <w:numId w:val="24"/>
        </w:numPr>
        <w:jc w:val="both"/>
        <w:rPr>
          <w:rFonts w:ascii="Times New Roman" w:hAnsi="Times New Roman" w:cs="Times New Roman"/>
          <w:b/>
          <w:lang w:val="fr-FR"/>
        </w:rPr>
      </w:pPr>
      <w:bookmarkStart w:id="47" w:name="_Toc191899520"/>
      <w:r w:rsidRPr="00B33772">
        <w:rPr>
          <w:rFonts w:ascii="Times New Roman" w:hAnsi="Times New Roman" w:cs="Times New Roman"/>
          <w:b/>
          <w:lang w:val="fr-FR"/>
        </w:rPr>
        <w:t>Architecture et fonctionnement d’Ethereum</w:t>
      </w:r>
      <w:bookmarkEnd w:id="47"/>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w:t>
      </w:r>
      <w:r w:rsidR="00D2447B">
        <w:rPr>
          <w:rFonts w:ascii="Times New Roman" w:hAnsi="Times New Roman" w:cs="Times New Roman"/>
          <w:sz w:val="24"/>
          <w:szCs w:val="24"/>
          <w:lang w:val="fr-FR"/>
        </w:rPr>
        <w:lastRenderedPageBreak/>
        <w:t>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794F7144" wp14:editId="77B94120">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8" w:name="_Toc191543087"/>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B64800">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8"/>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w:t>
      </w:r>
      <w:r w:rsidR="00157A01" w:rsidRPr="00157A01">
        <w:rPr>
          <w:rFonts w:ascii="Times New Roman" w:hAnsi="Times New Roman" w:cs="Times New Roman"/>
          <w:sz w:val="24"/>
          <w:szCs w:val="24"/>
          <w:lang w:val="fr-FR"/>
        </w:rPr>
        <w:lastRenderedPageBreak/>
        <w:t>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1904598B" wp14:editId="56EBF925">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49" w:name="_Toc191543088"/>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B64800">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bookmarkEnd w:id="49"/>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w:t>
      </w:r>
      <w:r w:rsidR="00F2149C" w:rsidRPr="00F2149C">
        <w:rPr>
          <w:rFonts w:ascii="Times New Roman" w:hAnsi="Times New Roman" w:cs="Times New Roman"/>
          <w:sz w:val="24"/>
          <w:szCs w:val="24"/>
          <w:lang w:val="fr-FR"/>
        </w:rPr>
        <w:lastRenderedPageBreak/>
        <w:t xml:space="preserve">permanent)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 address, balance, blockhash, et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r w:rsidR="002D7709">
        <w:rPr>
          <w:rFonts w:ascii="Times New Roman" w:hAnsi="Times New Roman" w:cs="Times New Roman"/>
          <w:sz w:val="24"/>
          <w:szCs w:val="24"/>
          <w:lang w:val="fr-FR"/>
        </w:rPr>
        <w:t xml:space="preserve"> </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35C1DD81" wp14:editId="695B6844">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50" w:name="_Toc191543089"/>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B64800">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50"/>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B64800">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sse spécifique dans l'EVM, etc. </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290F15"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lastRenderedPageBreak/>
        <w:t>from</w:t>
      </w:r>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6B01AC">
      <w:pPr>
        <w:pStyle w:val="Paragraphedeliste"/>
        <w:numPr>
          <w:ilvl w:val="0"/>
          <w:numId w:val="27"/>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Pr>
          <w:rFonts w:ascii="Times New Roman" w:hAnsi="Times New Roman" w:cs="Times New Roman"/>
          <w:sz w:val="24"/>
          <w:szCs w:val="24"/>
          <w:lang w:val="fr-FR"/>
        </w:rPr>
        <w:t xml:space="preserve"> </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B64800">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580D19" w:rsidP="00CF3D88">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1" w:name="_Toc184475257"/>
      <w:bookmarkStart w:id="52" w:name="_Toc191899521"/>
      <w:r>
        <w:rPr>
          <w:rFonts w:ascii="Times New Roman" w:eastAsiaTheme="majorEastAsia" w:hAnsi="Times New Roman" w:cs="Times New Roman"/>
          <w:b/>
          <w:color w:val="2E74B5" w:themeColor="accent1" w:themeShade="BF"/>
          <w:sz w:val="24"/>
          <w:szCs w:val="24"/>
          <w:lang w:val="fr-FR"/>
        </w:rPr>
        <w:lastRenderedPageBreak/>
        <w:t xml:space="preserve">CHAPITRE 3 : </w:t>
      </w:r>
      <w:r w:rsidRPr="00580D19">
        <w:rPr>
          <w:rFonts w:ascii="Times New Roman" w:eastAsiaTheme="majorEastAsia" w:hAnsi="Times New Roman" w:cs="Times New Roman"/>
          <w:b/>
          <w:color w:val="2E74B5" w:themeColor="accent1" w:themeShade="BF"/>
          <w:sz w:val="24"/>
          <w:szCs w:val="24"/>
          <w:lang w:val="fr-FR"/>
        </w:rPr>
        <w:t>É</w:t>
      </w:r>
      <w:r w:rsidR="00457C81" w:rsidRPr="00457C81">
        <w:rPr>
          <w:rFonts w:ascii="Times New Roman" w:eastAsiaTheme="majorEastAsia" w:hAnsi="Times New Roman" w:cs="Times New Roman"/>
          <w:b/>
          <w:color w:val="2E74B5" w:themeColor="accent1" w:themeShade="BF"/>
          <w:sz w:val="24"/>
          <w:szCs w:val="24"/>
          <w:lang w:val="fr-FR"/>
        </w:rPr>
        <w:t>TAT DE L’ART</w:t>
      </w:r>
      <w:bookmarkStart w:id="53" w:name="_Toc184474880"/>
      <w:bookmarkStart w:id="54" w:name="_Toc184475063"/>
      <w:bookmarkStart w:id="55" w:name="_Toc184475258"/>
      <w:bookmarkStart w:id="56" w:name="_Toc184474881"/>
      <w:bookmarkStart w:id="57" w:name="_Toc184475064"/>
      <w:bookmarkStart w:id="58" w:name="_Toc184475259"/>
      <w:bookmarkStart w:id="59" w:name="_Toc184474882"/>
      <w:bookmarkStart w:id="60" w:name="_Toc184475065"/>
      <w:bookmarkStart w:id="61" w:name="_Toc184475260"/>
      <w:bookmarkEnd w:id="51"/>
      <w:bookmarkEnd w:id="53"/>
      <w:bookmarkEnd w:id="54"/>
      <w:bookmarkEnd w:id="55"/>
      <w:bookmarkEnd w:id="56"/>
      <w:bookmarkEnd w:id="57"/>
      <w:bookmarkEnd w:id="58"/>
      <w:bookmarkEnd w:id="59"/>
      <w:bookmarkEnd w:id="60"/>
      <w:bookmarkEnd w:id="61"/>
      <w:r w:rsidR="00825D09">
        <w:rPr>
          <w:rFonts w:ascii="Times New Roman" w:eastAsiaTheme="majorEastAsia" w:hAnsi="Times New Roman" w:cs="Times New Roman"/>
          <w:b/>
          <w:color w:val="2E74B5" w:themeColor="accent1" w:themeShade="BF"/>
          <w:sz w:val="24"/>
          <w:szCs w:val="24"/>
          <w:lang w:val="fr-FR"/>
        </w:rPr>
        <w:t xml:space="preserve"> SUR L’AUTHENTIFICATION DES DOCUMENTS </w:t>
      </w:r>
      <w:r w:rsidR="00825D09" w:rsidRPr="00833E22">
        <w:rPr>
          <w:rFonts w:ascii="Times New Roman" w:eastAsiaTheme="majorEastAsia" w:hAnsi="Times New Roman" w:cs="Times New Roman"/>
          <w:b/>
          <w:color w:val="2E74B5" w:themeColor="accent1" w:themeShade="BF"/>
          <w:sz w:val="24"/>
          <w:szCs w:val="24"/>
          <w:lang w:val="fr-FR"/>
        </w:rPr>
        <w:t>À L’AIDE DE LA BLOCKCHAIN</w:t>
      </w:r>
      <w:bookmarkEnd w:id="52"/>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techniques.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Default="00E373C2"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2" w:name="_Toc191899522"/>
      <w:bookmarkStart w:id="63" w:name="_Toc184475261"/>
      <w:r>
        <w:rPr>
          <w:rFonts w:ascii="Times New Roman" w:eastAsiaTheme="majorEastAsia" w:hAnsi="Times New Roman" w:cs="Times New Roman"/>
          <w:b/>
          <w:color w:val="2E74B5" w:themeColor="accent1" w:themeShade="BF"/>
          <w:sz w:val="24"/>
          <w:szCs w:val="24"/>
          <w:lang w:val="fr-FR"/>
        </w:rPr>
        <w:t>Authentification de documents</w:t>
      </w:r>
      <w:bookmarkEnd w:id="62"/>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9014FF">
        <w:rPr>
          <w:rFonts w:ascii="Times New Roman" w:hAnsi="Times New Roman" w:cs="Times New Roman"/>
          <w:b/>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heure de signature de </m:t>
        </m:r>
        <m:r>
          <m:rPr>
            <m:sty m:val="bi"/>
          </m:rPr>
          <w:rPr>
            <w:rFonts w:ascii="Cambria Math" w:hAnsi="Cambria Math"/>
            <w:lang w:val="fr-FR"/>
          </w:rPr>
          <m:t>da</m:t>
        </m:r>
      </m:oMath>
    </w:p>
    <w:p w:rsidR="00322662" w:rsidRPr="00752B55" w:rsidRDefault="00EE7E1C" w:rsidP="00147F79">
      <w:pPr>
        <w:pStyle w:val="NormalWeb"/>
        <w:numPr>
          <w:ilvl w:val="0"/>
          <w:numId w:val="35"/>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technique d'authentification</m:t>
        </m:r>
      </m:oMath>
    </w:p>
    <w:p w:rsidR="00E10B71" w:rsidRPr="00986792" w:rsidRDefault="00E10B71" w:rsidP="00147F79">
      <w:pPr>
        <w:pStyle w:val="NormalWeb"/>
        <w:numPr>
          <w:ilvl w:val="0"/>
          <w:numId w:val="35"/>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371FE4" w:rsidP="00AC1EA0">
      <w:pPr>
        <w:pStyle w:val="NormalWeb"/>
        <w:spacing w:before="0" w:beforeAutospacing="0" w:after="0" w:afterAutospacing="0" w:line="360" w:lineRule="auto"/>
        <w:jc w:val="both"/>
        <w:divId w:val="678393322"/>
        <w:rPr>
          <w:lang w:val="fr-FR"/>
        </w:rPr>
      </w:pPr>
      <w:r>
        <w:rPr>
          <w:lang w:val="fr-FR"/>
        </w:rPr>
        <w:t xml:space="preserve">Où : </w:t>
      </w:r>
    </w:p>
    <w:p w:rsidR="00AC4DFC" w:rsidRDefault="00F6536E" w:rsidP="00925E54">
      <w:pPr>
        <w:pStyle w:val="NormalWeb"/>
        <w:numPr>
          <w:ilvl w:val="0"/>
          <w:numId w:val="36"/>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31CF0" w:rsidP="00925E54">
      <w:pPr>
        <w:pStyle w:val="NormalWeb"/>
        <w:numPr>
          <w:ilvl w:val="0"/>
          <w:numId w:val="36"/>
        </w:numPr>
        <w:spacing w:before="0" w:beforeAutospacing="0" w:after="0" w:afterAutospacing="0" w:line="360" w:lineRule="auto"/>
        <w:jc w:val="both"/>
        <w:divId w:val="678393322"/>
        <w:rPr>
          <w:lang w:val="fr-FR"/>
        </w:rPr>
      </w:pPr>
      <w:r>
        <w:rPr>
          <w:lang w:val="fr-FR"/>
        </w:rPr>
        <w:t xml:space="preserve">E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r w:rsidR="00EF00E8">
        <w:rPr>
          <w:lang w:val="fr-FR"/>
        </w:rPr>
        <w:t>e</w:t>
      </w:r>
      <w:r w:rsidR="00066CBE">
        <w:rPr>
          <w:lang w:val="fr-FR"/>
        </w:rPr>
        <w:t>n</w:t>
      </w:r>
      <w:r w:rsidR="00EF00E8">
        <w:rPr>
          <w:lang w:val="fr-FR"/>
        </w:rPr>
        <w:t>t</w:t>
      </w:r>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Default="00E373C2"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4" w:name="_Toc191899523"/>
      <w:r>
        <w:rPr>
          <w:rFonts w:ascii="Times New Roman" w:eastAsiaTheme="majorEastAsia" w:hAnsi="Times New Roman" w:cs="Times New Roman"/>
          <w:b/>
          <w:color w:val="2E74B5" w:themeColor="accent1" w:themeShade="BF"/>
          <w:sz w:val="24"/>
          <w:szCs w:val="24"/>
          <w:lang w:val="fr-FR"/>
        </w:rPr>
        <w:t>Méthodes d’authentification de documents</w:t>
      </w:r>
      <w:bookmarkEnd w:id="64"/>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p>
    <w:p w:rsidR="00524E48" w:rsidRDefault="00F32CF3" w:rsidP="00A249C9">
      <w:pPr>
        <w:spacing w:before="240" w:after="0" w:line="360" w:lineRule="auto"/>
        <w:jc w:val="both"/>
        <w:rPr>
          <w:rFonts w:ascii="Times New Roman" w:eastAsia="Times New Roman" w:hAnsi="Times New Roman" w:cs="Times New Roman"/>
          <w:sz w:val="24"/>
          <w:szCs w:val="24"/>
          <w:lang w:val="fr-FR"/>
        </w:rPr>
      </w:pPr>
      <w:r w:rsidRPr="00360F66">
        <w:rPr>
          <w:rFonts w:ascii="Times New Roman" w:eastAsia="Times New Roman" w:hAnsi="Times New Roman" w:cs="Times New Roman"/>
          <w:b/>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D3F14" w:rsidRPr="005D3F14">
        <w:rPr>
          <w:rFonts w:ascii="Times New Roman" w:eastAsia="Times New Roman" w:hAnsi="Times New Roman" w:cs="Times New Roman"/>
          <w:sz w:val="24"/>
          <w:szCs w:val="24"/>
          <w:lang w:val="fr-FR"/>
        </w:rPr>
        <w:t xml:space="preserve">la signature en appliquant l'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l'empreinte du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falsifiable : une personne ne peut pas se faire passer pour un autre.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rsidR="00F32CF3" w:rsidRDefault="00E627BF" w:rsidP="00524E48">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B837C1">
        <w:rPr>
          <w:rFonts w:ascii="Times New Roman" w:eastAsia="Times New Roman" w:hAnsi="Times New Roman" w:cs="Times New Roman"/>
          <w:b/>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illisibilité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lastRenderedPageBreak/>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La technique de hachage et d'empreinte numérique</w:t>
      </w:r>
      <w:r w:rsidR="00FA09FD">
        <w:rPr>
          <w:rFonts w:ascii="Times New Roman" w:eastAsia="Times New Roman" w:hAnsi="Times New Roman" w:cs="Times New Roman"/>
          <w:sz w:val="24"/>
          <w:szCs w:val="24"/>
          <w:lang w:val="fr-FR"/>
        </w:rPr>
        <w:t xml:space="preserv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2433A8" w:rsidRDefault="00790567" w:rsidP="00A83DEC">
      <w:pPr>
        <w:pStyle w:val="NormalWeb"/>
        <w:spacing w:line="360" w:lineRule="auto"/>
        <w:jc w:val="both"/>
        <w:divId w:val="317465249"/>
        <w:rPr>
          <w:lang w:val="fr-FR"/>
        </w:rPr>
      </w:pPr>
      <w:r w:rsidRPr="0080524F">
        <w:rPr>
          <w:b/>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EF6D26" w:rsidRDefault="002F5CB6" w:rsidP="00E06E9C">
      <w:pPr>
        <w:pStyle w:val="NormalWeb"/>
        <w:spacing w:after="0" w:afterAutospacing="0" w:line="360" w:lineRule="auto"/>
        <w:jc w:val="both"/>
        <w:divId w:val="317465249"/>
        <w:rPr>
          <w:lang w:val="fr-FR"/>
        </w:rPr>
      </w:pPr>
      <w:r w:rsidRPr="00B55C67">
        <w:rPr>
          <w:b/>
          <w:lang w:val="fr-FR"/>
        </w:rPr>
        <w:t>L</w:t>
      </w:r>
      <w:r w:rsidR="00B827F1" w:rsidRPr="00B55C67">
        <w:rPr>
          <w:b/>
          <w:lang w:val="fr-FR"/>
        </w:rPr>
        <w:t>’</w:t>
      </w:r>
      <w:r w:rsidRPr="00B55C67">
        <w:rPr>
          <w:b/>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ode ont des restrictions sur les type et volume de données qu'elles peuvent stockées. Ces technologies sont utilisables sur des documents papier ou adhésives (QR Code) ou du matériel physique palpable (RFID).</w:t>
      </w:r>
    </w:p>
    <w:p w:rsidR="00ED5036" w:rsidRPr="00ED5036" w:rsidRDefault="00C072A2" w:rsidP="00C141AA">
      <w:pPr>
        <w:spacing w:line="360" w:lineRule="auto"/>
        <w:jc w:val="both"/>
        <w:rPr>
          <w:rFonts w:ascii="Times New Roman" w:eastAsia="Times New Roman" w:hAnsi="Times New Roman" w:cs="Times New Roman"/>
          <w:sz w:val="24"/>
          <w:szCs w:val="24"/>
          <w:lang w:val="fr-FR"/>
        </w:rPr>
      </w:pPr>
      <w:r w:rsidRPr="009A5964">
        <w:rPr>
          <w:rFonts w:ascii="Times New Roman" w:eastAsia="Times New Roman" w:hAnsi="Times New Roman" w:cs="Times New Roman"/>
          <w:b/>
          <w:sz w:val="24"/>
          <w:szCs w:val="24"/>
          <w:lang w:val="fr-FR"/>
        </w:rPr>
        <w:lastRenderedPageBreak/>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E26006">
        <w:rPr>
          <w:rFonts w:ascii="Times New Roman" w:eastAsia="Times New Roman" w:hAnsi="Times New Roman" w:cs="Times New Roman"/>
          <w:sz w:val="24"/>
          <w:szCs w:val="24"/>
          <w:lang w:val="fr-FR"/>
        </w:rPr>
        <w:t>, non seulement</w:t>
      </w:r>
      <w:r w:rsidR="00ED5036" w:rsidRPr="00ED5036">
        <w:rPr>
          <w:rFonts w:ascii="Times New Roman" w:eastAsia="Times New Roman" w:hAnsi="Times New Roman" w:cs="Times New Roman"/>
          <w:sz w:val="24"/>
          <w:szCs w:val="24"/>
          <w:lang w:val="fr-FR"/>
        </w:rPr>
        <w:t xml:space="preserve"> </w:t>
      </w:r>
      <w:r w:rsidR="00701B12">
        <w:rPr>
          <w:rFonts w:ascii="Times New Roman" w:eastAsia="Times New Roman" w:hAnsi="Times New Roman" w:cs="Times New Roman"/>
          <w:sz w:val="24"/>
          <w:szCs w:val="24"/>
          <w:lang w:val="fr-FR"/>
        </w:rPr>
        <w:t xml:space="preserve">et </w:t>
      </w:r>
      <w:r w:rsidR="00701B12" w:rsidRPr="00ED5036">
        <w:rPr>
          <w:rFonts w:ascii="Times New Roman" w:eastAsia="Times New Roman" w:hAnsi="Times New Roman" w:cs="Times New Roman"/>
          <w:sz w:val="24"/>
          <w:szCs w:val="24"/>
          <w:lang w:val="fr-FR"/>
        </w:rPr>
        <w:t>sans autorité centrale</w:t>
      </w:r>
      <w:r w:rsidR="00F80C7C">
        <w:rPr>
          <w:rFonts w:ascii="Times New Roman" w:eastAsia="Times New Roman" w:hAnsi="Times New Roman" w:cs="Times New Roman"/>
          <w:sz w:val="24"/>
          <w:szCs w:val="24"/>
          <w:lang w:val="fr-FR"/>
        </w:rPr>
        <w: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4"/>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516F57">
        <w:rPr>
          <w:rFonts w:ascii="Times New Roman" w:eastAsia="Times New Roman" w:hAnsi="Times New Roman" w:cs="Times New Roman"/>
          <w:sz w:val="24"/>
          <w:szCs w:val="24"/>
          <w:lang w:val="fr-FR"/>
        </w:rPr>
        <w:t>.</w:t>
      </w:r>
    </w:p>
    <w:p w:rsidR="00AC349F" w:rsidRPr="00C82CB2" w:rsidRDefault="007F0186" w:rsidP="00AC349F">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Le </w:t>
      </w:r>
      <w:r w:rsidRPr="00BB51CE">
        <w:rPr>
          <w:rFonts w:ascii="Times New Roman" w:eastAsia="Times New Roman" w:hAnsi="Times New Roman" w:cs="Times New Roman"/>
          <w:sz w:val="24"/>
          <w:szCs w:val="24"/>
          <w:highlight w:val="yellow"/>
          <w:lang w:val="fr-FR"/>
        </w:rPr>
        <w:t>tableau 1</w:t>
      </w:r>
      <w:r>
        <w:rPr>
          <w:rFonts w:ascii="Times New Roman" w:eastAsia="Times New Roman" w:hAnsi="Times New Roman" w:cs="Times New Roman"/>
          <w:sz w:val="24"/>
          <w:szCs w:val="24"/>
          <w:lang w:val="fr-FR"/>
        </w:rPr>
        <w:t xml:space="preserve"> ci-dessous </w:t>
      </w:r>
      <w:r w:rsidR="00AF70CA">
        <w:rPr>
          <w:rFonts w:ascii="Times New Roman" w:eastAsia="Times New Roman" w:hAnsi="Times New Roman" w:cs="Times New Roman"/>
          <w:sz w:val="24"/>
          <w:szCs w:val="24"/>
          <w:lang w:val="fr-FR"/>
        </w:rPr>
        <w:t>présente</w:t>
      </w:r>
      <w:r>
        <w:rPr>
          <w:rFonts w:ascii="Times New Roman" w:eastAsia="Times New Roman" w:hAnsi="Times New Roman" w:cs="Times New Roman"/>
          <w:sz w:val="24"/>
          <w:szCs w:val="24"/>
          <w:lang w:val="fr-FR"/>
        </w:rPr>
        <w:t xml:space="preserve"> un résumé comparatif </w:t>
      </w:r>
      <w:r w:rsidR="005517F9">
        <w:rPr>
          <w:rFonts w:ascii="Times New Roman" w:eastAsia="Times New Roman" w:hAnsi="Times New Roman" w:cs="Times New Roman"/>
          <w:sz w:val="24"/>
          <w:szCs w:val="24"/>
          <w:lang w:val="fr-FR"/>
        </w:rPr>
        <w:t xml:space="preserve">de </w:t>
      </w:r>
      <w:r w:rsidR="00AF70CA">
        <w:rPr>
          <w:rFonts w:ascii="Times New Roman" w:eastAsia="Times New Roman" w:hAnsi="Times New Roman" w:cs="Times New Roman"/>
          <w:sz w:val="24"/>
          <w:szCs w:val="24"/>
          <w:lang w:val="fr-FR"/>
        </w:rPr>
        <w:t>l’analyse</w:t>
      </w:r>
      <w:r w:rsidR="00165E67">
        <w:rPr>
          <w:rFonts w:ascii="Times New Roman" w:eastAsia="Times New Roman" w:hAnsi="Times New Roman" w:cs="Times New Roman"/>
          <w:sz w:val="24"/>
          <w:szCs w:val="24"/>
          <w:lang w:val="fr-FR"/>
        </w:rPr>
        <w:t xml:space="preserve"> de ces </w:t>
      </w:r>
      <w:r w:rsidR="00AF70CA">
        <w:rPr>
          <w:rFonts w:ascii="Times New Roman" w:eastAsia="Times New Roman" w:hAnsi="Times New Roman" w:cs="Times New Roman"/>
          <w:sz w:val="24"/>
          <w:szCs w:val="24"/>
          <w:lang w:val="fr-FR"/>
        </w:rPr>
        <w:t>méthodes d’authentification de documents</w:t>
      </w:r>
      <w:r>
        <w:rPr>
          <w:rFonts w:ascii="Times New Roman" w:eastAsia="Times New Roman" w:hAnsi="Times New Roman" w:cs="Times New Roman"/>
          <w:sz w:val="24"/>
          <w:szCs w:val="24"/>
          <w:lang w:val="fr-FR"/>
        </w:rPr>
        <w:t>.</w:t>
      </w:r>
    </w:p>
    <w:p w:rsidR="005B4152" w:rsidRPr="00F049CA" w:rsidRDefault="005B4152" w:rsidP="00F049CA">
      <w:pPr>
        <w:pStyle w:val="Lgende"/>
        <w:keepNext/>
        <w:jc w:val="center"/>
        <w:rPr>
          <w:rFonts w:ascii="Times New Roman" w:hAnsi="Times New Roman" w:cs="Times New Roman"/>
          <w:color w:val="auto"/>
          <w:sz w:val="24"/>
          <w:lang w:val="fr-FR"/>
        </w:rPr>
      </w:pPr>
      <w:bookmarkStart w:id="65" w:name="_Toc191543123"/>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B64800">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5"/>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0F2F35" w:rsidTr="00D47642">
        <w:trPr>
          <w:jc w:val="center"/>
        </w:trPr>
        <w:tc>
          <w:tcPr>
            <w:tcW w:w="1555" w:type="dxa"/>
            <w:vAlign w:val="center"/>
          </w:tcPr>
          <w:p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rsidR="00C40ECC" w:rsidRPr="007208D3" w:rsidRDefault="00B861FA" w:rsidP="00C40ECC">
            <w:pPr>
              <w:pStyle w:val="Paragraphedeliste"/>
              <w:numPr>
                <w:ilvl w:val="0"/>
                <w:numId w:val="30"/>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rsidR="006116DA" w:rsidRPr="007208D3" w:rsidRDefault="00B5613B" w:rsidP="00C40ECC">
            <w:pPr>
              <w:pStyle w:val="Paragraphedeliste"/>
              <w:numPr>
                <w:ilvl w:val="0"/>
                <w:numId w:val="30"/>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rsidR="00750812" w:rsidRPr="007208D3" w:rsidRDefault="00A86297" w:rsidP="0008538C">
            <w:pPr>
              <w:pStyle w:val="Paragraphedeliste"/>
              <w:numPr>
                <w:ilvl w:val="0"/>
                <w:numId w:val="30"/>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0F2F35" w:rsidTr="00D47642">
        <w:trPr>
          <w:jc w:val="center"/>
        </w:trPr>
        <w:tc>
          <w:tcPr>
            <w:tcW w:w="1555" w:type="dxa"/>
            <w:vAlign w:val="center"/>
          </w:tcPr>
          <w:p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rsidR="00716BB8" w:rsidRPr="007208D3" w:rsidRDefault="003F7C80" w:rsidP="00FA6939">
            <w:pPr>
              <w:pStyle w:val="Paragraphedeliste"/>
              <w:numPr>
                <w:ilvl w:val="0"/>
                <w:numId w:val="3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rsidR="00AF5D72" w:rsidRPr="007208D3" w:rsidRDefault="00A86297" w:rsidP="00AF5D72">
            <w:pPr>
              <w:pStyle w:val="Paragraphedeliste"/>
              <w:numPr>
                <w:ilvl w:val="0"/>
                <w:numId w:val="31"/>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rsidR="00750812" w:rsidRPr="007208D3" w:rsidRDefault="00A86297" w:rsidP="00AF5D72">
            <w:pPr>
              <w:pStyle w:val="Paragraphedeliste"/>
              <w:numPr>
                <w:ilvl w:val="0"/>
                <w:numId w:val="31"/>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0F2F35" w:rsidTr="00D47642">
        <w:trPr>
          <w:jc w:val="center"/>
        </w:trPr>
        <w:tc>
          <w:tcPr>
            <w:tcW w:w="1555" w:type="dxa"/>
            <w:vAlign w:val="center"/>
          </w:tcPr>
          <w:p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rsidR="00EF3399" w:rsidRPr="007208D3" w:rsidRDefault="00393079" w:rsidP="00EF3399">
            <w:pPr>
              <w:pStyle w:val="Paragraphedeliste"/>
              <w:numPr>
                <w:ilvl w:val="0"/>
                <w:numId w:val="32"/>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rsidR="00247824" w:rsidRPr="007208D3" w:rsidRDefault="002E550A" w:rsidP="00185B97">
            <w:pPr>
              <w:pStyle w:val="Paragraphedeliste"/>
              <w:numPr>
                <w:ilvl w:val="0"/>
                <w:numId w:val="32"/>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 modifié</w:t>
            </w:r>
          </w:p>
        </w:tc>
        <w:tc>
          <w:tcPr>
            <w:tcW w:w="2597" w:type="dxa"/>
            <w:vAlign w:val="center"/>
          </w:tcPr>
          <w:p w:rsidR="00BC728E" w:rsidRPr="007208D3" w:rsidRDefault="00703392" w:rsidP="00753AB3">
            <w:pPr>
              <w:pStyle w:val="Paragraphedeliste"/>
              <w:numPr>
                <w:ilvl w:val="0"/>
                <w:numId w:val="3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0F2F35"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rsidR="005A1440" w:rsidRPr="007208D3" w:rsidRDefault="00365706" w:rsidP="00EE6340">
            <w:pPr>
              <w:pStyle w:val="Paragraphedeliste"/>
              <w:numPr>
                <w:ilvl w:val="0"/>
                <w:numId w:val="33"/>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rsidR="0094100F" w:rsidRPr="007208D3" w:rsidRDefault="00C0582F" w:rsidP="0094100F">
            <w:pPr>
              <w:pStyle w:val="Paragraphedeliste"/>
              <w:numPr>
                <w:ilvl w:val="0"/>
                <w:numId w:val="33"/>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w:t>
            </w:r>
            <w:r w:rsidR="000C242B" w:rsidRPr="007208D3">
              <w:rPr>
                <w:rFonts w:ascii="Times New Roman" w:eastAsia="Times New Roman" w:hAnsi="Times New Roman" w:cs="Times New Roman"/>
                <w:sz w:val="24"/>
                <w:szCs w:val="24"/>
                <w:lang w:val="fr-FR"/>
              </w:rPr>
              <w:lastRenderedPageBreak/>
              <w:t xml:space="preserve">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rsidR="00C25513" w:rsidRPr="007208D3" w:rsidRDefault="00BA3F26" w:rsidP="0094100F">
            <w:pPr>
              <w:pStyle w:val="Paragraphedeliste"/>
              <w:numPr>
                <w:ilvl w:val="0"/>
                <w:numId w:val="33"/>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0F2F35"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Blockchain</w:t>
            </w:r>
          </w:p>
        </w:tc>
        <w:tc>
          <w:tcPr>
            <w:tcW w:w="2126" w:type="dxa"/>
            <w:vAlign w:val="center"/>
          </w:tcPr>
          <w:p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rsidR="00F736CA" w:rsidRPr="007208D3" w:rsidRDefault="00041114" w:rsidP="002073A5">
            <w:pPr>
              <w:pStyle w:val="Paragraphedeliste"/>
              <w:numPr>
                <w:ilvl w:val="0"/>
                <w:numId w:val="34"/>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rsidR="00F736CA" w:rsidRPr="007208D3" w:rsidRDefault="00E451C2" w:rsidP="002073A5">
            <w:pPr>
              <w:pStyle w:val="Paragraphedeliste"/>
              <w:numPr>
                <w:ilvl w:val="0"/>
                <w:numId w:val="34"/>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rsidR="00F736CA" w:rsidRPr="007208D3" w:rsidRDefault="000D62DA" w:rsidP="00F736CA">
            <w:pPr>
              <w:pStyle w:val="Paragraphedeliste"/>
              <w:numPr>
                <w:ilvl w:val="0"/>
                <w:numId w:val="34"/>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rsidR="00267F24" w:rsidRPr="007208D3" w:rsidRDefault="000D62DA" w:rsidP="00F736CA">
            <w:pPr>
              <w:pStyle w:val="Paragraphedeliste"/>
              <w:numPr>
                <w:ilvl w:val="0"/>
                <w:numId w:val="34"/>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rsidR="00DB0AD0" w:rsidRPr="007208D3" w:rsidRDefault="00E732C1" w:rsidP="00DB0AD0">
            <w:pPr>
              <w:pStyle w:val="Paragraphedeliste"/>
              <w:numPr>
                <w:ilvl w:val="0"/>
                <w:numId w:val="3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rsidR="009424A9" w:rsidRPr="007208D3" w:rsidRDefault="00E732C1" w:rsidP="00DB0AD0">
            <w:pPr>
              <w:pStyle w:val="Paragraphedeliste"/>
              <w:numPr>
                <w:ilvl w:val="0"/>
                <w:numId w:val="3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rsidR="008A503E" w:rsidRDefault="004F0CD5" w:rsidP="008135B9">
      <w:pPr>
        <w:spacing w:before="240"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de ce qui précède, </w:t>
      </w:r>
      <w:r w:rsidR="008637E0">
        <w:rPr>
          <w:rFonts w:ascii="Times New Roman" w:eastAsia="Times New Roman" w:hAnsi="Times New Roman" w:cs="Times New Roman"/>
          <w:sz w:val="24"/>
          <w:szCs w:val="24"/>
          <w:lang w:val="fr-FR"/>
        </w:rPr>
        <w:t xml:space="preserve">la méthode RFID et QR Code </w:t>
      </w:r>
      <w:r w:rsidR="00A80E01">
        <w:rPr>
          <w:rFonts w:ascii="Times New Roman" w:eastAsia="Times New Roman" w:hAnsi="Times New Roman" w:cs="Times New Roman"/>
          <w:sz w:val="24"/>
          <w:szCs w:val="24"/>
          <w:lang w:val="fr-FR"/>
        </w:rPr>
        <w:t xml:space="preserve">n’est pas appropriée </w:t>
      </w:r>
      <w:r w:rsidR="00CB0937">
        <w:rPr>
          <w:rFonts w:ascii="Times New Roman" w:eastAsia="Times New Roman" w:hAnsi="Times New Roman" w:cs="Times New Roman"/>
          <w:sz w:val="24"/>
          <w:szCs w:val="24"/>
          <w:lang w:val="fr-FR"/>
        </w:rPr>
        <w:t xml:space="preserve">pour résoudre notre problématique car </w:t>
      </w:r>
      <w:r w:rsidR="00860866">
        <w:rPr>
          <w:rFonts w:ascii="Times New Roman" w:eastAsia="Times New Roman" w:hAnsi="Times New Roman" w:cs="Times New Roman"/>
          <w:sz w:val="24"/>
          <w:szCs w:val="24"/>
          <w:lang w:val="fr-FR"/>
        </w:rPr>
        <w:t>d’une part</w:t>
      </w:r>
      <w:r w:rsidR="009E41E4">
        <w:rPr>
          <w:rFonts w:ascii="Times New Roman" w:eastAsia="Times New Roman" w:hAnsi="Times New Roman" w:cs="Times New Roman"/>
          <w:sz w:val="24"/>
          <w:szCs w:val="24"/>
          <w:lang w:val="fr-FR"/>
        </w:rPr>
        <w:t>,</w:t>
      </w:r>
      <w:r w:rsidR="00860866">
        <w:rPr>
          <w:rFonts w:ascii="Times New Roman" w:eastAsia="Times New Roman" w:hAnsi="Times New Roman" w:cs="Times New Roman"/>
          <w:sz w:val="24"/>
          <w:szCs w:val="24"/>
          <w:lang w:val="fr-FR"/>
        </w:rPr>
        <w:t xml:space="preserve"> </w:t>
      </w:r>
      <w:r w:rsidR="00672969">
        <w:rPr>
          <w:rFonts w:ascii="Times New Roman" w:eastAsia="Times New Roman" w:hAnsi="Times New Roman" w:cs="Times New Roman"/>
          <w:sz w:val="24"/>
          <w:szCs w:val="24"/>
          <w:lang w:val="fr-FR"/>
        </w:rPr>
        <w:t xml:space="preserve">elle ne </w:t>
      </w:r>
      <w:r w:rsidR="00B03E03">
        <w:rPr>
          <w:rFonts w:ascii="Times New Roman" w:eastAsia="Times New Roman" w:hAnsi="Times New Roman" w:cs="Times New Roman"/>
          <w:sz w:val="24"/>
          <w:szCs w:val="24"/>
          <w:lang w:val="fr-FR"/>
        </w:rPr>
        <w:t xml:space="preserve">prend </w:t>
      </w:r>
      <w:r w:rsidR="00672969">
        <w:rPr>
          <w:rFonts w:ascii="Times New Roman" w:eastAsia="Times New Roman" w:hAnsi="Times New Roman" w:cs="Times New Roman"/>
          <w:sz w:val="24"/>
          <w:szCs w:val="24"/>
          <w:lang w:val="fr-FR"/>
        </w:rPr>
        <w:t>pas efficacement en compte</w:t>
      </w:r>
      <w:r w:rsidR="00F87BD2">
        <w:rPr>
          <w:rFonts w:ascii="Times New Roman" w:eastAsia="Times New Roman" w:hAnsi="Times New Roman" w:cs="Times New Roman"/>
          <w:sz w:val="24"/>
          <w:szCs w:val="24"/>
          <w:lang w:val="fr-FR"/>
        </w:rPr>
        <w:t xml:space="preserve"> l’authentification de documents </w:t>
      </w:r>
      <w:r w:rsidR="0006042C">
        <w:rPr>
          <w:rFonts w:ascii="Times New Roman" w:eastAsia="Times New Roman" w:hAnsi="Times New Roman" w:cs="Times New Roman"/>
          <w:sz w:val="24"/>
          <w:szCs w:val="24"/>
          <w:lang w:val="fr-FR"/>
        </w:rPr>
        <w:t>au</w:t>
      </w:r>
      <w:r w:rsidR="00A33C73">
        <w:rPr>
          <w:rFonts w:ascii="Times New Roman" w:eastAsia="Times New Roman" w:hAnsi="Times New Roman" w:cs="Times New Roman"/>
          <w:sz w:val="24"/>
          <w:szCs w:val="24"/>
          <w:lang w:val="fr-FR"/>
        </w:rPr>
        <w:t xml:space="preserve"> </w:t>
      </w:r>
      <w:r w:rsidR="00B671D1">
        <w:rPr>
          <w:rFonts w:ascii="Times New Roman" w:eastAsia="Times New Roman" w:hAnsi="Times New Roman" w:cs="Times New Roman"/>
          <w:sz w:val="24"/>
          <w:szCs w:val="24"/>
          <w:lang w:val="fr-FR"/>
        </w:rPr>
        <w:t>format</w:t>
      </w:r>
      <w:r w:rsidR="00A33C73">
        <w:rPr>
          <w:rFonts w:ascii="Times New Roman" w:eastAsia="Times New Roman" w:hAnsi="Times New Roman" w:cs="Times New Roman"/>
          <w:sz w:val="24"/>
          <w:szCs w:val="24"/>
          <w:lang w:val="fr-FR"/>
        </w:rPr>
        <w:t xml:space="preserve"> </w:t>
      </w:r>
      <w:r w:rsidR="00F87BD2">
        <w:rPr>
          <w:rFonts w:ascii="Times New Roman" w:eastAsia="Times New Roman" w:hAnsi="Times New Roman" w:cs="Times New Roman"/>
          <w:sz w:val="24"/>
          <w:szCs w:val="24"/>
          <w:lang w:val="fr-FR"/>
        </w:rPr>
        <w:t>électroniques de plusieurs natures.</w:t>
      </w:r>
      <w:r w:rsidR="00860866">
        <w:rPr>
          <w:rFonts w:ascii="Times New Roman" w:eastAsia="Times New Roman" w:hAnsi="Times New Roman" w:cs="Times New Roman"/>
          <w:sz w:val="24"/>
          <w:szCs w:val="24"/>
          <w:lang w:val="fr-FR"/>
        </w:rPr>
        <w:t xml:space="preserve"> D’autre part, sa mise en œuvre </w:t>
      </w:r>
      <w:r w:rsidR="00162982">
        <w:rPr>
          <w:rFonts w:ascii="Times New Roman" w:eastAsia="Times New Roman" w:hAnsi="Times New Roman" w:cs="Times New Roman"/>
          <w:sz w:val="24"/>
          <w:szCs w:val="24"/>
          <w:lang w:val="fr-FR"/>
        </w:rPr>
        <w:t xml:space="preserve">s’avère complexe, coûteuse et </w:t>
      </w:r>
      <w:r w:rsidR="00CE0C3F">
        <w:rPr>
          <w:rFonts w:ascii="Times New Roman" w:eastAsia="Times New Roman" w:hAnsi="Times New Roman" w:cs="Times New Roman"/>
          <w:sz w:val="24"/>
          <w:szCs w:val="24"/>
          <w:lang w:val="fr-FR"/>
        </w:rPr>
        <w:t>comporte des potentielles failles de sécurité.</w:t>
      </w:r>
      <w:r w:rsidR="000D4F59">
        <w:rPr>
          <w:rFonts w:ascii="Times New Roman" w:eastAsia="Times New Roman" w:hAnsi="Times New Roman" w:cs="Times New Roman"/>
          <w:sz w:val="24"/>
          <w:szCs w:val="24"/>
          <w:lang w:val="fr-FR"/>
        </w:rPr>
        <w:t xml:space="preserve"> </w:t>
      </w:r>
      <w:r w:rsidR="00DA76C2">
        <w:rPr>
          <w:rFonts w:ascii="Times New Roman" w:eastAsia="Times New Roman" w:hAnsi="Times New Roman" w:cs="Times New Roman"/>
          <w:sz w:val="24"/>
          <w:szCs w:val="24"/>
          <w:lang w:val="fr-FR"/>
        </w:rPr>
        <w:t>Les méthodes de hachage et d’horodatage électronique</w:t>
      </w:r>
      <w:r w:rsidR="006D1A6F">
        <w:rPr>
          <w:rFonts w:ascii="Times New Roman" w:eastAsia="Times New Roman" w:hAnsi="Times New Roman" w:cs="Times New Roman"/>
          <w:sz w:val="24"/>
          <w:szCs w:val="24"/>
          <w:lang w:val="fr-FR"/>
        </w:rPr>
        <w:t>, quant à elles,</w:t>
      </w:r>
      <w:r w:rsidR="00DA76C2">
        <w:rPr>
          <w:rFonts w:ascii="Times New Roman" w:eastAsia="Times New Roman" w:hAnsi="Times New Roman" w:cs="Times New Roman"/>
          <w:sz w:val="24"/>
          <w:szCs w:val="24"/>
          <w:lang w:val="fr-FR"/>
        </w:rPr>
        <w:t xml:space="preserve"> sont </w:t>
      </w:r>
      <w:r w:rsidR="003516F8">
        <w:rPr>
          <w:rFonts w:ascii="Times New Roman" w:eastAsia="Times New Roman" w:hAnsi="Times New Roman" w:cs="Times New Roman"/>
          <w:sz w:val="24"/>
          <w:szCs w:val="24"/>
          <w:lang w:val="fr-FR"/>
        </w:rPr>
        <w:t>intrinsèquement</w:t>
      </w:r>
      <w:r w:rsidR="00E76BD0">
        <w:rPr>
          <w:rFonts w:ascii="Times New Roman" w:eastAsia="Times New Roman" w:hAnsi="Times New Roman" w:cs="Times New Roman"/>
          <w:sz w:val="24"/>
          <w:szCs w:val="24"/>
          <w:lang w:val="fr-FR"/>
        </w:rPr>
        <w:t xml:space="preserve"> liées à celle de la signature numérique</w:t>
      </w:r>
      <w:r w:rsidR="00AF7166">
        <w:rPr>
          <w:rFonts w:ascii="Times New Roman" w:eastAsia="Times New Roman" w:hAnsi="Times New Roman" w:cs="Times New Roman"/>
          <w:sz w:val="24"/>
          <w:szCs w:val="24"/>
          <w:lang w:val="fr-FR"/>
        </w:rPr>
        <w:t xml:space="preserve"> et la rendent relativement robuste</w:t>
      </w:r>
      <w:r w:rsidR="00E76BD0">
        <w:rPr>
          <w:rFonts w:ascii="Times New Roman" w:eastAsia="Times New Roman" w:hAnsi="Times New Roman" w:cs="Times New Roman"/>
          <w:sz w:val="24"/>
          <w:szCs w:val="24"/>
          <w:lang w:val="fr-FR"/>
        </w:rPr>
        <w:t>.</w:t>
      </w:r>
      <w:r w:rsidR="004906A4">
        <w:rPr>
          <w:rFonts w:ascii="Times New Roman" w:eastAsia="Times New Roman" w:hAnsi="Times New Roman" w:cs="Times New Roman"/>
          <w:sz w:val="24"/>
          <w:szCs w:val="24"/>
          <w:lang w:val="fr-FR"/>
        </w:rPr>
        <w:t xml:space="preserve"> Cependant, </w:t>
      </w:r>
      <w:r w:rsidR="00C63556">
        <w:rPr>
          <w:rFonts w:ascii="Times New Roman" w:eastAsia="Times New Roman" w:hAnsi="Times New Roman" w:cs="Times New Roman"/>
          <w:sz w:val="24"/>
          <w:szCs w:val="24"/>
          <w:lang w:val="fr-FR"/>
        </w:rPr>
        <w:t xml:space="preserve">la Blockchain </w:t>
      </w:r>
      <w:r w:rsidR="004A0D5B">
        <w:rPr>
          <w:rFonts w:ascii="Times New Roman" w:eastAsia="Times New Roman" w:hAnsi="Times New Roman" w:cs="Times New Roman"/>
          <w:sz w:val="24"/>
          <w:szCs w:val="24"/>
          <w:lang w:val="fr-FR"/>
        </w:rPr>
        <w:t xml:space="preserve">présente des </w:t>
      </w:r>
      <w:r w:rsidR="00B06156">
        <w:rPr>
          <w:rFonts w:ascii="Times New Roman" w:eastAsia="Times New Roman" w:hAnsi="Times New Roman" w:cs="Times New Roman"/>
          <w:sz w:val="24"/>
          <w:szCs w:val="24"/>
          <w:lang w:val="fr-FR"/>
        </w:rPr>
        <w:t>bénéfices</w:t>
      </w:r>
      <w:r w:rsidR="00060616">
        <w:rPr>
          <w:rFonts w:ascii="Times New Roman" w:eastAsia="Times New Roman" w:hAnsi="Times New Roman" w:cs="Times New Roman"/>
          <w:sz w:val="24"/>
          <w:szCs w:val="24"/>
          <w:lang w:val="fr-FR"/>
        </w:rPr>
        <w:t xml:space="preserve"> </w:t>
      </w:r>
      <w:r w:rsidR="00E24A87">
        <w:rPr>
          <w:rFonts w:ascii="Times New Roman" w:eastAsia="Times New Roman" w:hAnsi="Times New Roman" w:cs="Times New Roman"/>
          <w:sz w:val="24"/>
          <w:szCs w:val="24"/>
          <w:lang w:val="fr-FR"/>
        </w:rPr>
        <w:t>nettement</w:t>
      </w:r>
      <w:r w:rsidR="004A0D5B">
        <w:rPr>
          <w:rFonts w:ascii="Times New Roman" w:eastAsia="Times New Roman" w:hAnsi="Times New Roman" w:cs="Times New Roman"/>
          <w:sz w:val="24"/>
          <w:szCs w:val="24"/>
          <w:lang w:val="fr-FR"/>
        </w:rPr>
        <w:t xml:space="preserve"> plus </w:t>
      </w:r>
      <w:r w:rsidR="00DC09B7">
        <w:rPr>
          <w:rFonts w:ascii="Times New Roman" w:eastAsia="Times New Roman" w:hAnsi="Times New Roman" w:cs="Times New Roman"/>
          <w:sz w:val="24"/>
          <w:szCs w:val="24"/>
          <w:lang w:val="fr-FR"/>
        </w:rPr>
        <w:t>attrayants</w:t>
      </w:r>
      <w:r w:rsidR="00B06156">
        <w:rPr>
          <w:rFonts w:ascii="Times New Roman" w:eastAsia="Times New Roman" w:hAnsi="Times New Roman" w:cs="Times New Roman"/>
          <w:sz w:val="24"/>
          <w:szCs w:val="24"/>
          <w:lang w:val="fr-FR"/>
        </w:rPr>
        <w:t xml:space="preserve"> </w:t>
      </w:r>
      <w:r w:rsidR="00615C5A">
        <w:rPr>
          <w:rFonts w:ascii="Times New Roman" w:eastAsia="Times New Roman" w:hAnsi="Times New Roman" w:cs="Times New Roman"/>
          <w:sz w:val="24"/>
          <w:szCs w:val="24"/>
          <w:lang w:val="fr-FR"/>
        </w:rPr>
        <w:t>avec</w:t>
      </w:r>
      <w:r w:rsidR="00B06156">
        <w:rPr>
          <w:rFonts w:ascii="Times New Roman" w:eastAsia="Times New Roman" w:hAnsi="Times New Roman" w:cs="Times New Roman"/>
          <w:sz w:val="24"/>
          <w:szCs w:val="24"/>
          <w:lang w:val="fr-FR"/>
        </w:rPr>
        <w:t xml:space="preserve"> </w:t>
      </w:r>
      <w:r w:rsidR="00494006">
        <w:rPr>
          <w:rFonts w:ascii="Times New Roman" w:eastAsia="Times New Roman" w:hAnsi="Times New Roman" w:cs="Times New Roman"/>
          <w:sz w:val="24"/>
          <w:szCs w:val="24"/>
          <w:lang w:val="fr-FR"/>
        </w:rPr>
        <w:t>quelques</w:t>
      </w:r>
      <w:r w:rsidR="00B06156">
        <w:rPr>
          <w:rFonts w:ascii="Times New Roman" w:eastAsia="Times New Roman" w:hAnsi="Times New Roman" w:cs="Times New Roman"/>
          <w:sz w:val="24"/>
          <w:szCs w:val="24"/>
          <w:lang w:val="fr-FR"/>
        </w:rPr>
        <w:t xml:space="preserve"> limites surmontables</w:t>
      </w:r>
      <w:r w:rsidR="00DC09B7">
        <w:rPr>
          <w:rFonts w:ascii="Times New Roman" w:eastAsia="Times New Roman" w:hAnsi="Times New Roman" w:cs="Times New Roman"/>
          <w:sz w:val="24"/>
          <w:szCs w:val="24"/>
          <w:lang w:val="fr-FR"/>
        </w:rPr>
        <w:t>.</w:t>
      </w:r>
      <w:r w:rsidR="002073A5">
        <w:rPr>
          <w:rFonts w:ascii="Times New Roman" w:eastAsia="Times New Roman" w:hAnsi="Times New Roman" w:cs="Times New Roman"/>
          <w:sz w:val="24"/>
          <w:szCs w:val="24"/>
          <w:lang w:val="fr-FR"/>
        </w:rPr>
        <w:t xml:space="preserve"> </w:t>
      </w:r>
      <w:r w:rsidR="00CD6D26">
        <w:rPr>
          <w:rFonts w:ascii="Times New Roman" w:eastAsia="Times New Roman" w:hAnsi="Times New Roman" w:cs="Times New Roman"/>
          <w:sz w:val="24"/>
          <w:szCs w:val="24"/>
          <w:lang w:val="fr-FR"/>
        </w:rPr>
        <w:t xml:space="preserve">Tout comme la signature numérique, </w:t>
      </w:r>
      <w:r w:rsidR="00080309">
        <w:rPr>
          <w:rFonts w:ascii="Times New Roman" w:eastAsia="Times New Roman" w:hAnsi="Times New Roman" w:cs="Times New Roman"/>
          <w:sz w:val="24"/>
          <w:szCs w:val="24"/>
          <w:lang w:val="fr-FR"/>
        </w:rPr>
        <w:t>elle</w:t>
      </w:r>
      <w:r w:rsidR="008A319F">
        <w:rPr>
          <w:rFonts w:ascii="Times New Roman" w:eastAsia="Times New Roman" w:hAnsi="Times New Roman" w:cs="Times New Roman"/>
          <w:sz w:val="24"/>
          <w:szCs w:val="24"/>
          <w:lang w:val="fr-FR"/>
        </w:rPr>
        <w:t xml:space="preserve"> </w:t>
      </w:r>
      <w:r w:rsidR="004A79E3">
        <w:rPr>
          <w:rFonts w:ascii="Times New Roman" w:eastAsia="Times New Roman" w:hAnsi="Times New Roman" w:cs="Times New Roman"/>
          <w:sz w:val="24"/>
          <w:szCs w:val="24"/>
          <w:lang w:val="fr-FR"/>
        </w:rPr>
        <w:t xml:space="preserve">prouve non seulement l’intégrité du document et l’identité de son auteur, mais est aussi </w:t>
      </w:r>
      <w:r w:rsidR="008A319F">
        <w:rPr>
          <w:rFonts w:ascii="Times New Roman" w:eastAsia="Times New Roman" w:hAnsi="Times New Roman" w:cs="Times New Roman"/>
          <w:sz w:val="24"/>
          <w:szCs w:val="24"/>
          <w:lang w:val="fr-FR"/>
        </w:rPr>
        <w:t xml:space="preserve">utilisable </w:t>
      </w:r>
      <w:r w:rsidR="006706C4">
        <w:rPr>
          <w:rFonts w:ascii="Times New Roman" w:eastAsia="Times New Roman" w:hAnsi="Times New Roman" w:cs="Times New Roman"/>
          <w:sz w:val="24"/>
          <w:szCs w:val="24"/>
          <w:lang w:val="fr-FR"/>
        </w:rPr>
        <w:t>pour l’authentification de</w:t>
      </w:r>
      <w:r w:rsidR="008A319F" w:rsidRPr="00ED4AA2">
        <w:rPr>
          <w:rFonts w:ascii="Times New Roman" w:eastAsia="Times New Roman" w:hAnsi="Times New Roman" w:cs="Times New Roman"/>
          <w:sz w:val="24"/>
          <w:szCs w:val="24"/>
          <w:lang w:val="fr-FR"/>
        </w:rPr>
        <w:t xml:space="preserve"> documents électroniques juridiques et administratifs</w:t>
      </w:r>
      <w:r w:rsidR="008A319F">
        <w:rPr>
          <w:rFonts w:ascii="Times New Roman" w:eastAsia="Times New Roman" w:hAnsi="Times New Roman" w:cs="Times New Roman"/>
          <w:sz w:val="24"/>
          <w:szCs w:val="24"/>
          <w:lang w:val="fr-FR"/>
        </w:rPr>
        <w:t>.</w:t>
      </w:r>
      <w:r w:rsidR="009B2338">
        <w:rPr>
          <w:rFonts w:ascii="Times New Roman" w:eastAsia="Times New Roman" w:hAnsi="Times New Roman" w:cs="Times New Roman"/>
          <w:sz w:val="24"/>
          <w:szCs w:val="24"/>
          <w:lang w:val="fr-FR"/>
        </w:rPr>
        <w:t xml:space="preserve"> De plus, la méthode Blockchain </w:t>
      </w:r>
      <w:r w:rsidR="00F65E5D">
        <w:rPr>
          <w:rFonts w:ascii="Times New Roman" w:eastAsia="Times New Roman" w:hAnsi="Times New Roman" w:cs="Times New Roman"/>
          <w:sz w:val="24"/>
          <w:szCs w:val="24"/>
          <w:lang w:val="fr-FR"/>
        </w:rPr>
        <w:t>permet de</w:t>
      </w:r>
      <w:r w:rsidR="008D7CC6">
        <w:rPr>
          <w:rFonts w:ascii="Times New Roman" w:eastAsia="Times New Roman" w:hAnsi="Times New Roman" w:cs="Times New Roman"/>
          <w:sz w:val="24"/>
          <w:szCs w:val="24"/>
          <w:lang w:val="fr-FR"/>
        </w:rPr>
        <w:t xml:space="preserve"> prouver</w:t>
      </w:r>
      <w:r w:rsidR="00F65E5D">
        <w:rPr>
          <w:rFonts w:ascii="Times New Roman" w:eastAsia="Times New Roman" w:hAnsi="Times New Roman" w:cs="Times New Roman"/>
          <w:sz w:val="24"/>
          <w:szCs w:val="24"/>
          <w:lang w:val="fr-FR"/>
        </w:rPr>
        <w:t xml:space="preserve"> l’existence </w:t>
      </w:r>
      <w:r w:rsidR="007D103B">
        <w:rPr>
          <w:rFonts w:ascii="Times New Roman" w:eastAsia="Times New Roman" w:hAnsi="Times New Roman" w:cs="Times New Roman"/>
          <w:sz w:val="24"/>
          <w:szCs w:val="24"/>
          <w:lang w:val="fr-FR"/>
        </w:rPr>
        <w:t>d’un document spécifique</w:t>
      </w:r>
      <w:r w:rsidR="00E823BD">
        <w:rPr>
          <w:rFonts w:ascii="Times New Roman" w:eastAsia="Times New Roman" w:hAnsi="Times New Roman" w:cs="Times New Roman"/>
          <w:sz w:val="24"/>
          <w:szCs w:val="24"/>
          <w:lang w:val="fr-FR"/>
        </w:rPr>
        <w:t xml:space="preserve"> de </w:t>
      </w:r>
      <w:r w:rsidR="00E823BD" w:rsidRPr="00E823BD">
        <w:rPr>
          <w:rFonts w:ascii="Times New Roman" w:eastAsia="Times New Roman" w:hAnsi="Times New Roman" w:cs="Times New Roman"/>
          <w:sz w:val="24"/>
          <w:szCs w:val="24"/>
          <w:lang w:val="fr-FR"/>
        </w:rPr>
        <w:t>manière inaltérable et indéniable.</w:t>
      </w:r>
      <w:r w:rsidR="00DA41F7">
        <w:rPr>
          <w:rFonts w:ascii="Times New Roman" w:eastAsia="Times New Roman" w:hAnsi="Times New Roman" w:cs="Times New Roman"/>
          <w:sz w:val="24"/>
          <w:szCs w:val="24"/>
          <w:lang w:val="fr-FR"/>
        </w:rPr>
        <w:t xml:space="preserve"> Applicable </w:t>
      </w:r>
      <w:r w:rsidR="00235574">
        <w:rPr>
          <w:rFonts w:ascii="Times New Roman" w:eastAsia="Times New Roman" w:hAnsi="Times New Roman" w:cs="Times New Roman"/>
          <w:sz w:val="24"/>
          <w:szCs w:val="24"/>
          <w:lang w:val="fr-FR"/>
        </w:rPr>
        <w:t>au processus d</w:t>
      </w:r>
      <w:r w:rsidR="00DA41F7">
        <w:rPr>
          <w:rFonts w:ascii="Times New Roman" w:eastAsia="Times New Roman" w:hAnsi="Times New Roman" w:cs="Times New Roman"/>
          <w:sz w:val="24"/>
          <w:szCs w:val="24"/>
          <w:lang w:val="fr-FR"/>
        </w:rPr>
        <w:t xml:space="preserve">’authentification de tout type de document électronique administratif, </w:t>
      </w:r>
      <w:r w:rsidR="008874AF">
        <w:rPr>
          <w:rFonts w:ascii="Times New Roman" w:eastAsia="Times New Roman" w:hAnsi="Times New Roman" w:cs="Times New Roman"/>
          <w:sz w:val="24"/>
          <w:szCs w:val="24"/>
          <w:lang w:val="fr-FR"/>
        </w:rPr>
        <w:t xml:space="preserve">la méthode Blockchain offre également la possibilité au public ou à une </w:t>
      </w:r>
      <w:r w:rsidR="0067675F">
        <w:rPr>
          <w:rFonts w:ascii="Times New Roman" w:eastAsia="Times New Roman" w:hAnsi="Times New Roman" w:cs="Times New Roman"/>
          <w:sz w:val="24"/>
          <w:szCs w:val="24"/>
          <w:lang w:val="fr-FR"/>
        </w:rPr>
        <w:t>entité administrative</w:t>
      </w:r>
      <w:r w:rsidR="008874AF">
        <w:rPr>
          <w:rFonts w:ascii="Times New Roman" w:eastAsia="Times New Roman" w:hAnsi="Times New Roman" w:cs="Times New Roman"/>
          <w:sz w:val="24"/>
          <w:szCs w:val="24"/>
          <w:lang w:val="fr-FR"/>
        </w:rPr>
        <w:t xml:space="preserve"> de vérifier l’authenticité d’un document </w:t>
      </w:r>
      <w:r w:rsidR="00137642">
        <w:rPr>
          <w:rFonts w:ascii="Times New Roman" w:eastAsia="Times New Roman" w:hAnsi="Times New Roman" w:cs="Times New Roman"/>
          <w:sz w:val="24"/>
          <w:szCs w:val="24"/>
          <w:lang w:val="fr-FR"/>
        </w:rPr>
        <w:t>sans passer par une autorité centrale.</w:t>
      </w:r>
    </w:p>
    <w:p w:rsidR="0070409E" w:rsidRPr="008135B9" w:rsidRDefault="006A65B8" w:rsidP="008A503E">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De ce fait, </w:t>
      </w:r>
      <w:r w:rsidR="00C960D9">
        <w:rPr>
          <w:rFonts w:ascii="Times New Roman" w:eastAsia="Times New Roman" w:hAnsi="Times New Roman" w:cs="Times New Roman"/>
          <w:sz w:val="24"/>
          <w:szCs w:val="24"/>
          <w:lang w:val="fr-FR"/>
        </w:rPr>
        <w:t xml:space="preserve">nous retenons que parmi ces différentes méthodes, </w:t>
      </w:r>
      <w:r w:rsidR="00893755">
        <w:rPr>
          <w:rFonts w:ascii="Times New Roman" w:eastAsia="Times New Roman" w:hAnsi="Times New Roman" w:cs="Times New Roman"/>
          <w:sz w:val="24"/>
          <w:szCs w:val="24"/>
          <w:lang w:val="fr-FR"/>
        </w:rPr>
        <w:t>la B</w:t>
      </w:r>
      <w:r w:rsidR="00C960D9" w:rsidRPr="00C960D9">
        <w:rPr>
          <w:rFonts w:ascii="Times New Roman" w:eastAsia="Times New Roman" w:hAnsi="Times New Roman" w:cs="Times New Roman"/>
          <w:sz w:val="24"/>
          <w:szCs w:val="24"/>
          <w:lang w:val="fr-FR"/>
        </w:rPr>
        <w:t>lockchain est la</w:t>
      </w:r>
      <w:r w:rsidR="00DE4B67">
        <w:rPr>
          <w:rFonts w:ascii="Times New Roman" w:eastAsia="Times New Roman" w:hAnsi="Times New Roman" w:cs="Times New Roman"/>
          <w:sz w:val="24"/>
          <w:szCs w:val="24"/>
          <w:lang w:val="fr-FR"/>
        </w:rPr>
        <w:t xml:space="preserve"> méthode la</w:t>
      </w:r>
      <w:r w:rsidR="00C960D9" w:rsidRPr="00C960D9">
        <w:rPr>
          <w:rFonts w:ascii="Times New Roman" w:eastAsia="Times New Roman" w:hAnsi="Times New Roman" w:cs="Times New Roman"/>
          <w:sz w:val="24"/>
          <w:szCs w:val="24"/>
          <w:lang w:val="fr-FR"/>
        </w:rPr>
        <w:t xml:space="preserve"> mieux indiquer</w:t>
      </w:r>
      <w:r w:rsidR="00244257">
        <w:rPr>
          <w:rFonts w:ascii="Times New Roman" w:eastAsia="Times New Roman" w:hAnsi="Times New Roman" w:cs="Times New Roman"/>
          <w:sz w:val="24"/>
          <w:szCs w:val="24"/>
          <w:lang w:val="fr-FR"/>
        </w:rPr>
        <w:t xml:space="preserve"> pour </w:t>
      </w:r>
      <w:r w:rsidR="00714466">
        <w:rPr>
          <w:rFonts w:ascii="Times New Roman" w:eastAsia="Times New Roman" w:hAnsi="Times New Roman" w:cs="Times New Roman"/>
          <w:sz w:val="24"/>
          <w:szCs w:val="24"/>
          <w:lang w:val="fr-FR"/>
        </w:rPr>
        <w:t xml:space="preserve">assurer </w:t>
      </w:r>
      <w:r w:rsidR="00D328F1">
        <w:rPr>
          <w:rFonts w:ascii="Times New Roman" w:eastAsia="Times New Roman" w:hAnsi="Times New Roman" w:cs="Times New Roman"/>
          <w:sz w:val="24"/>
          <w:szCs w:val="24"/>
          <w:lang w:val="fr-FR"/>
        </w:rPr>
        <w:t>l’authentification et la sécurisation de documents administratifs.</w:t>
      </w:r>
    </w:p>
    <w:p w:rsidR="00E373C2" w:rsidRDefault="00E373C2"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6" w:name="_Toc191899524"/>
      <w:r>
        <w:rPr>
          <w:rFonts w:ascii="Times New Roman" w:eastAsiaTheme="majorEastAsia" w:hAnsi="Times New Roman" w:cs="Times New Roman"/>
          <w:b/>
          <w:color w:val="2E74B5" w:themeColor="accent1" w:themeShade="BF"/>
          <w:sz w:val="24"/>
          <w:szCs w:val="24"/>
          <w:lang w:val="fr-FR"/>
        </w:rPr>
        <w:t>Travaux existants sur l’authentification de documents à l’aide de la blockchain</w:t>
      </w:r>
      <w:bookmarkEnd w:id="66"/>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Il existe plusieurs techniques d’utilisation de la </w:t>
      </w:r>
      <w:r w:rsidR="005221B4">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 xml:space="preserve">blockchain dans les processus de sécurisation et d’authentification de documents </w:t>
      </w:r>
      <w:r w:rsidRPr="009156B7">
        <w:rPr>
          <w:rFonts w:ascii="Times New Roman" w:hAnsi="Times New Roman" w:cs="Times New Roman"/>
          <w:sz w:val="24"/>
          <w:szCs w:val="24"/>
          <w:highlight w:val="green"/>
          <w:lang w:val="fr-FR"/>
        </w:rPr>
        <w:t>numériques</w:t>
      </w:r>
      <w:r>
        <w:rPr>
          <w:rFonts w:ascii="Times New Roman" w:hAnsi="Times New Roman" w:cs="Times New Roman"/>
          <w:sz w:val="24"/>
          <w:szCs w:val="24"/>
          <w:lang w:val="fr-FR"/>
        </w:rPr>
        <w:t>.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lastRenderedPageBreak/>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r w:rsidRPr="00596049">
        <w:rPr>
          <w:rFonts w:ascii="Times New Roman" w:hAnsi="Times New Roman" w:cs="Times New Roman"/>
          <w:b/>
          <w:i/>
          <w:sz w:val="24"/>
          <w:szCs w:val="24"/>
          <w:lang w:val="fr-FR"/>
        </w:rPr>
        <w:t>Isyak Meirobi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r w:rsidRPr="00DA0159">
        <w:rPr>
          <w:rFonts w:ascii="Times New Roman" w:hAnsi="Times New Roman" w:cs="Times New Roman"/>
          <w:sz w:val="20"/>
          <w:szCs w:val="24"/>
        </w:rPr>
        <w:t>Titre d’origine</w:t>
      </w:r>
      <w:r>
        <w:rPr>
          <w:rFonts w:ascii="Times New Roman" w:hAnsi="Times New Roman" w:cs="Times New Roman"/>
          <w:sz w:val="20"/>
          <w:szCs w:val="24"/>
        </w:rPr>
        <w:t xml:space="preserve"> </w:t>
      </w:r>
      <w:r w:rsidRPr="00DA0159">
        <w:rPr>
          <w:rFonts w:ascii="Times New Roman" w:hAnsi="Times New Roman" w:cs="Times New Roman"/>
          <w:sz w:val="20"/>
          <w:szCs w:val="24"/>
        </w:rPr>
        <w:t>:</w:t>
      </w:r>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sidR="00C36BB5">
        <w:rPr>
          <w:rFonts w:ascii="Times New Roman" w:hAnsi="Times New Roman" w:cs="Times New Roman"/>
          <w:sz w:val="24"/>
          <w:szCs w:val="24"/>
          <w:lang w:val="fr-FR"/>
        </w:rPr>
        <w:t>rendre</w:t>
      </w:r>
      <w:r w:rsidR="005962CC">
        <w:rPr>
          <w:rFonts w:ascii="Times New Roman" w:hAnsi="Times New Roman" w:cs="Times New Roman"/>
          <w:sz w:val="24"/>
          <w:szCs w:val="24"/>
          <w:lang w:val="fr-FR"/>
        </w:rPr>
        <w:t xml:space="preserve"> plus</w:t>
      </w:r>
      <w:r w:rsidR="005962CC" w:rsidRPr="00596049">
        <w:rPr>
          <w:rFonts w:ascii="Times New Roman" w:hAnsi="Times New Roman" w:cs="Times New Roman"/>
          <w:sz w:val="24"/>
          <w:szCs w:val="24"/>
          <w:lang w:val="fr-FR"/>
        </w:rPr>
        <w:t xml:space="preserve"> </w:t>
      </w:r>
      <w:r w:rsidR="005962CC">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simple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sidR="00171F42">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 xml:space="preserve">en y </w:t>
      </w:r>
      <w:r w:rsidRPr="00596049">
        <w:rPr>
          <w:rFonts w:ascii="inherit" w:hAnsi="inherit"/>
          <w:color w:val="1F1F1F"/>
          <w:sz w:val="24"/>
          <w:szCs w:val="24"/>
          <w:lang w:val="fr-FR"/>
        </w:rPr>
        <w:lastRenderedPageBreak/>
        <w:t>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sidR="00FF25F0">
        <w:rPr>
          <w:rFonts w:ascii="inherit" w:hAnsi="inherit"/>
          <w:color w:val="1F1F1F"/>
          <w:sz w:val="24"/>
          <w:szCs w:val="24"/>
          <w:lang w:val="fr-FR"/>
        </w:rPr>
        <w:t>écran de vérification Go-Chain.</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sidR="00F63303">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sidR="00F63303">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lastRenderedPageBreak/>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2]</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plusieurs propriétés de sécurité sont intégrées dans la blockchain, notamment dans les applications basées sur les Distributed Ledger Technologies (DLT). Ce sont entre autres les propriétés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sidR="003F60DD">
        <w:rPr>
          <w:rFonts w:ascii="Times New Roman" w:hAnsi="Times New Roman" w:cs="Times New Roman"/>
          <w:sz w:val="24"/>
          <w:szCs w:val="24"/>
          <w:lang w:val="fr-FR"/>
        </w:rPr>
        <w:t>e modification après création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sidR="003F60DD">
        <w:rPr>
          <w:rFonts w:ascii="Times New Roman" w:hAnsi="Times New Roman" w:cs="Times New Roman"/>
          <w:sz w:val="24"/>
          <w:szCs w:val="24"/>
          <w:lang w:val="fr-FR"/>
        </w:rPr>
        <w:t xml:space="preserve"> transaction dans le registr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w:t>
      </w:r>
      <w:r w:rsidR="00650D50">
        <w:rPr>
          <w:rFonts w:ascii="Times New Roman" w:hAnsi="Times New Roman" w:cs="Times New Roman"/>
          <w:sz w:val="24"/>
          <w:szCs w:val="24"/>
          <w:lang w:val="fr-FR"/>
        </w:rPr>
        <w:t>par ceux qui y sont autorisés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sidR="00E549E7">
        <w:rPr>
          <w:rFonts w:ascii="Times New Roman" w:hAnsi="Times New Roman" w:cs="Times New Roman"/>
          <w:sz w:val="24"/>
          <w:szCs w:val="24"/>
          <w:lang w:val="fr-FR"/>
        </w:rPr>
        <w:t>r l’application décentralisée (D</w:t>
      </w:r>
      <w:r w:rsidR="00F850F2">
        <w:rPr>
          <w:rFonts w:ascii="Times New Roman" w:hAnsi="Times New Roman" w:cs="Times New Roman"/>
          <w:sz w:val="24"/>
          <w:szCs w:val="24"/>
          <w:lang w:val="fr-FR"/>
        </w:rPr>
        <w:t>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lastRenderedPageBreak/>
        <w:t>développer (en perspective de l’étude) les contrats qui permettront à l’office du bac de générer automatiquement la liste des élèves inscrits en terminale qui servira à l’organisation de l’examen de baccalauréa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895407">
        <w:rPr>
          <w:rFonts w:ascii="Times New Roman" w:hAnsi="Times New Roman" w:cs="Times New Roman"/>
          <w:sz w:val="24"/>
          <w:szCs w:val="24"/>
          <w:lang w:val="fr-FR"/>
        </w:rPr>
        <w:t>ogies pour la mise en place du D</w:t>
      </w:r>
      <w:r w:rsidR="00A30775">
        <w:rPr>
          <w:rFonts w:ascii="Times New Roman" w:hAnsi="Times New Roman" w:cs="Times New Roman"/>
          <w:sz w:val="24"/>
          <w:szCs w:val="24"/>
          <w:lang w:val="fr-FR"/>
        </w:rPr>
        <w:t>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rsidR="00254A61" w:rsidRPr="00FE6F05" w:rsidRDefault="00625AF1" w:rsidP="0063164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w:t>
      </w:r>
      <w:r w:rsidR="00AA6CD2">
        <w:rPr>
          <w:rFonts w:ascii="Times New Roman" w:hAnsi="Times New Roman" w:cs="Times New Roman"/>
          <w:sz w:val="24"/>
          <w:szCs w:val="24"/>
          <w:lang w:val="fr-FR"/>
        </w:rPr>
        <w:t xml:space="preserve"> </w:t>
      </w:r>
      <w:r w:rsidR="00641E71">
        <w:rPr>
          <w:rFonts w:ascii="Times New Roman" w:hAnsi="Times New Roman" w:cs="Times New Roman"/>
          <w:sz w:val="24"/>
          <w:szCs w:val="24"/>
          <w:lang w:val="fr-FR"/>
        </w:rPr>
        <w:t xml:space="preserve">somme, </w:t>
      </w:r>
      <w:r w:rsidR="00AD113A">
        <w:rPr>
          <w:rFonts w:ascii="Times New Roman" w:hAnsi="Times New Roman" w:cs="Times New Roman"/>
          <w:sz w:val="24"/>
          <w:szCs w:val="24"/>
          <w:lang w:val="fr-FR"/>
        </w:rPr>
        <w:t xml:space="preserve">les résultats de </w:t>
      </w:r>
      <w:r w:rsidR="00AA6CD2">
        <w:rPr>
          <w:rFonts w:ascii="Times New Roman" w:hAnsi="Times New Roman" w:cs="Times New Roman"/>
          <w:sz w:val="24"/>
          <w:szCs w:val="24"/>
          <w:lang w:val="fr-FR"/>
        </w:rPr>
        <w:t xml:space="preserve">ces travaux déjà réalisés </w:t>
      </w:r>
      <w:r w:rsidR="00705BDA">
        <w:rPr>
          <w:rFonts w:ascii="Times New Roman" w:hAnsi="Times New Roman" w:cs="Times New Roman"/>
          <w:sz w:val="24"/>
          <w:szCs w:val="24"/>
          <w:lang w:val="fr-FR"/>
        </w:rPr>
        <w:t>contribuent considérablement à</w:t>
      </w:r>
      <w:r w:rsidR="002E7967">
        <w:rPr>
          <w:rFonts w:ascii="Times New Roman" w:hAnsi="Times New Roman" w:cs="Times New Roman"/>
          <w:sz w:val="24"/>
          <w:szCs w:val="24"/>
          <w:lang w:val="fr-FR"/>
        </w:rPr>
        <w:t xml:space="preserve"> l’avenir de la technologie blockchain</w:t>
      </w:r>
      <w:r w:rsidR="00705BDA">
        <w:rPr>
          <w:rFonts w:ascii="Times New Roman" w:hAnsi="Times New Roman" w:cs="Times New Roman"/>
          <w:sz w:val="24"/>
          <w:szCs w:val="24"/>
          <w:lang w:val="fr-FR"/>
        </w:rPr>
        <w:t xml:space="preserve"> qui est, elle-même,</w:t>
      </w:r>
      <w:r w:rsidR="0011276B">
        <w:rPr>
          <w:rFonts w:ascii="Times New Roman" w:hAnsi="Times New Roman" w:cs="Times New Roman"/>
          <w:sz w:val="24"/>
          <w:szCs w:val="24"/>
          <w:lang w:val="fr-FR"/>
        </w:rPr>
        <w:t xml:space="preserve"> une </w:t>
      </w:r>
      <w:r w:rsidR="004D5E20">
        <w:rPr>
          <w:rFonts w:ascii="Times New Roman" w:hAnsi="Times New Roman" w:cs="Times New Roman"/>
          <w:sz w:val="24"/>
          <w:szCs w:val="24"/>
          <w:lang w:val="fr-FR"/>
        </w:rPr>
        <w:t>révolution</w:t>
      </w:r>
      <w:r w:rsidR="0011276B">
        <w:rPr>
          <w:rFonts w:ascii="Times New Roman" w:hAnsi="Times New Roman" w:cs="Times New Roman"/>
          <w:sz w:val="24"/>
          <w:szCs w:val="24"/>
          <w:lang w:val="fr-FR"/>
        </w:rPr>
        <w:t xml:space="preserve"> p</w:t>
      </w:r>
      <w:r w:rsidR="00641E71">
        <w:rPr>
          <w:rFonts w:ascii="Times New Roman" w:hAnsi="Times New Roman" w:cs="Times New Roman"/>
          <w:sz w:val="24"/>
          <w:szCs w:val="24"/>
          <w:lang w:val="fr-FR"/>
        </w:rPr>
        <w:t>our les processus informatiques</w:t>
      </w:r>
      <w:r w:rsidR="002E7967">
        <w:rPr>
          <w:rFonts w:ascii="Times New Roman" w:hAnsi="Times New Roman" w:cs="Times New Roman"/>
          <w:sz w:val="24"/>
          <w:szCs w:val="24"/>
          <w:lang w:val="fr-FR"/>
        </w:rPr>
        <w:t>.</w:t>
      </w:r>
      <w:r w:rsidR="009B394E">
        <w:rPr>
          <w:rFonts w:ascii="Times New Roman" w:hAnsi="Times New Roman" w:cs="Times New Roman"/>
          <w:sz w:val="24"/>
          <w:szCs w:val="24"/>
          <w:lang w:val="fr-FR"/>
        </w:rPr>
        <w:t xml:space="preserve"> </w:t>
      </w:r>
      <w:r w:rsidR="00C001F8">
        <w:rPr>
          <w:rFonts w:ascii="Times New Roman" w:hAnsi="Times New Roman" w:cs="Times New Roman"/>
          <w:sz w:val="24"/>
          <w:szCs w:val="24"/>
          <w:lang w:val="fr-FR"/>
        </w:rPr>
        <w:t xml:space="preserve">Quelle </w:t>
      </w:r>
      <w:r w:rsidR="00CA1840">
        <w:rPr>
          <w:rFonts w:ascii="Times New Roman" w:hAnsi="Times New Roman" w:cs="Times New Roman"/>
          <w:sz w:val="24"/>
          <w:szCs w:val="24"/>
          <w:lang w:val="fr-FR"/>
        </w:rPr>
        <w:t>analyse synthétique</w:t>
      </w:r>
      <w:r w:rsidR="00C001F8">
        <w:rPr>
          <w:rFonts w:ascii="Times New Roman" w:hAnsi="Times New Roman" w:cs="Times New Roman"/>
          <w:sz w:val="24"/>
          <w:szCs w:val="24"/>
          <w:lang w:val="fr-FR"/>
        </w:rPr>
        <w:t xml:space="preserve"> peut-on faire de ces études ? </w:t>
      </w:r>
      <w:r w:rsidR="009B394E">
        <w:rPr>
          <w:rFonts w:ascii="Times New Roman" w:hAnsi="Times New Roman" w:cs="Times New Roman"/>
          <w:sz w:val="24"/>
          <w:szCs w:val="24"/>
          <w:lang w:val="fr-FR"/>
        </w:rPr>
        <w:t xml:space="preserve">comment y apporter de l’innovation </w:t>
      </w:r>
      <w:r w:rsidR="00C001F8">
        <w:rPr>
          <w:rFonts w:ascii="Times New Roman" w:hAnsi="Times New Roman" w:cs="Times New Roman"/>
          <w:sz w:val="24"/>
          <w:szCs w:val="24"/>
          <w:lang w:val="fr-FR"/>
        </w:rPr>
        <w:t xml:space="preserve">en </w:t>
      </w:r>
      <w:r w:rsidR="001D0040">
        <w:rPr>
          <w:rFonts w:ascii="Times New Roman" w:hAnsi="Times New Roman" w:cs="Times New Roman"/>
          <w:sz w:val="24"/>
          <w:szCs w:val="24"/>
          <w:lang w:val="fr-FR"/>
        </w:rPr>
        <w:t xml:space="preserve">adoptant la blockchain </w:t>
      </w:r>
      <w:r>
        <w:rPr>
          <w:rFonts w:ascii="Times New Roman" w:hAnsi="Times New Roman" w:cs="Times New Roman"/>
          <w:sz w:val="24"/>
          <w:szCs w:val="24"/>
          <w:lang w:val="fr-FR"/>
        </w:rPr>
        <w:t>pour résoudre la problématique d’authentification</w:t>
      </w:r>
      <w:r w:rsidR="00C72AC7">
        <w:rPr>
          <w:rFonts w:ascii="Times New Roman" w:hAnsi="Times New Roman" w:cs="Times New Roman"/>
          <w:sz w:val="24"/>
          <w:szCs w:val="24"/>
          <w:lang w:val="fr-FR"/>
        </w:rPr>
        <w:t xml:space="preserve"> (voire </w:t>
      </w:r>
      <w:r w:rsidR="00492A8A">
        <w:rPr>
          <w:rFonts w:ascii="Times New Roman" w:hAnsi="Times New Roman" w:cs="Times New Roman"/>
          <w:sz w:val="24"/>
          <w:szCs w:val="24"/>
          <w:lang w:val="fr-FR"/>
        </w:rPr>
        <w:t>sécurisation</w:t>
      </w:r>
      <w:r w:rsidR="00C72AC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70117C">
        <w:rPr>
          <w:rFonts w:ascii="Times New Roman" w:hAnsi="Times New Roman" w:cs="Times New Roman"/>
          <w:sz w:val="24"/>
          <w:szCs w:val="24"/>
          <w:lang w:val="fr-FR"/>
        </w:rPr>
        <w:t>de documents administratifs ?</w:t>
      </w:r>
    </w:p>
    <w:p w:rsidR="00E373C2" w:rsidRDefault="00076B8E"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7" w:name="_Toc191899525"/>
      <w:r>
        <w:rPr>
          <w:rFonts w:ascii="Times New Roman" w:eastAsiaTheme="majorEastAsia" w:hAnsi="Times New Roman" w:cs="Times New Roman"/>
          <w:b/>
          <w:color w:val="2E74B5" w:themeColor="accent1" w:themeShade="BF"/>
          <w:sz w:val="24"/>
          <w:szCs w:val="24"/>
          <w:lang w:val="fr-FR"/>
        </w:rPr>
        <w:t>D</w:t>
      </w:r>
      <w:r w:rsidR="00E373C2">
        <w:rPr>
          <w:rFonts w:ascii="Times New Roman" w:eastAsiaTheme="majorEastAsia" w:hAnsi="Times New Roman" w:cs="Times New Roman"/>
          <w:b/>
          <w:color w:val="2E74B5" w:themeColor="accent1" w:themeShade="BF"/>
          <w:sz w:val="24"/>
          <w:szCs w:val="24"/>
          <w:lang w:val="fr-FR"/>
        </w:rPr>
        <w:t>iscus</w:t>
      </w:r>
      <w:r w:rsidR="00C0370F">
        <w:rPr>
          <w:rFonts w:ascii="Times New Roman" w:eastAsiaTheme="majorEastAsia" w:hAnsi="Times New Roman" w:cs="Times New Roman"/>
          <w:b/>
          <w:color w:val="2E74B5" w:themeColor="accent1" w:themeShade="BF"/>
          <w:sz w:val="24"/>
          <w:szCs w:val="24"/>
          <w:lang w:val="fr-FR"/>
        </w:rPr>
        <w:t>s</w:t>
      </w:r>
      <w:r w:rsidR="00E373C2">
        <w:rPr>
          <w:rFonts w:ascii="Times New Roman" w:eastAsiaTheme="majorEastAsia" w:hAnsi="Times New Roman" w:cs="Times New Roman"/>
          <w:b/>
          <w:color w:val="2E74B5" w:themeColor="accent1" w:themeShade="BF"/>
          <w:sz w:val="24"/>
          <w:szCs w:val="24"/>
          <w:lang w:val="fr-FR"/>
        </w:rPr>
        <w:t>ion</w:t>
      </w:r>
      <w:bookmarkEnd w:id="67"/>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ailleurs, si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 xml:space="preserve"> </w:t>
      </w:r>
      <w:r w:rsidRPr="00747B0E">
        <w:rPr>
          <w:rFonts w:ascii="Times New Roman" w:hAnsi="Times New Roman" w:cs="Times New Roman"/>
          <w:sz w:val="24"/>
          <w:szCs w:val="24"/>
          <w:lang w:val="fr-FR"/>
        </w:rPr>
        <w:t>n’ont pas</w:t>
      </w:r>
      <w:r>
        <w:rPr>
          <w:rFonts w:ascii="Times New Roman" w:hAnsi="Times New Roman" w:cs="Times New Roman"/>
          <w:sz w:val="24"/>
          <w:szCs w:val="24"/>
          <w:lang w:val="fr-FR"/>
        </w:rPr>
        <w:t>, dans leur synthèse,</w:t>
      </w:r>
      <w:r w:rsidRPr="00747B0E">
        <w:rPr>
          <w:rFonts w:ascii="Times New Roman" w:hAnsi="Times New Roman" w:cs="Times New Roman"/>
          <w:sz w:val="24"/>
          <w:szCs w:val="24"/>
          <w:lang w:val="fr-FR"/>
        </w:rPr>
        <w:t xml:space="preserve"> </w:t>
      </w:r>
      <w:r w:rsidR="009927DE">
        <w:rPr>
          <w:rFonts w:ascii="Times New Roman" w:hAnsi="Times New Roman" w:cs="Times New Roman"/>
          <w:sz w:val="24"/>
          <w:szCs w:val="24"/>
          <w:lang w:val="fr-FR"/>
        </w:rPr>
        <w:t>cité</w:t>
      </w:r>
      <w:r>
        <w:rPr>
          <w:rFonts w:ascii="Times New Roman" w:hAnsi="Times New Roman" w:cs="Times New Roman"/>
          <w:sz w:val="24"/>
          <w:szCs w:val="24"/>
          <w:lang w:val="fr-FR"/>
        </w:rPr>
        <w:t xml:space="preserve"> explicitement </w:t>
      </w:r>
      <w:r w:rsidR="009927DE">
        <w:rPr>
          <w:rFonts w:ascii="Times New Roman" w:hAnsi="Times New Roman" w:cs="Times New Roman"/>
          <w:sz w:val="24"/>
          <w:szCs w:val="24"/>
          <w:lang w:val="fr-FR"/>
        </w:rPr>
        <w:t>la blockchain publique</w:t>
      </w:r>
      <w:r>
        <w:rPr>
          <w:rFonts w:ascii="Times New Roman" w:hAnsi="Times New Roman" w:cs="Times New Roman"/>
          <w:sz w:val="24"/>
          <w:szCs w:val="24"/>
          <w:lang w:val="fr-FR"/>
        </w:rPr>
        <w:t xml:space="preserve"> </w:t>
      </w:r>
      <w:r w:rsidR="009927DE">
        <w:rPr>
          <w:rFonts w:ascii="Times New Roman" w:hAnsi="Times New Roman" w:cs="Times New Roman"/>
          <w:sz w:val="24"/>
          <w:szCs w:val="24"/>
          <w:lang w:val="fr-FR"/>
        </w:rPr>
        <w:t xml:space="preserve">ayant </w:t>
      </w:r>
      <w:r w:rsidR="0030751B">
        <w:rPr>
          <w:rFonts w:ascii="Times New Roman" w:hAnsi="Times New Roman" w:cs="Times New Roman"/>
          <w:sz w:val="24"/>
          <w:szCs w:val="24"/>
          <w:lang w:val="fr-FR"/>
        </w:rPr>
        <w:t>servi</w:t>
      </w:r>
      <w:r w:rsidR="009927DE">
        <w:rPr>
          <w:rFonts w:ascii="Times New Roman" w:hAnsi="Times New Roman" w:cs="Times New Roman"/>
          <w:sz w:val="24"/>
          <w:szCs w:val="24"/>
          <w:lang w:val="fr-FR"/>
        </w:rPr>
        <w:t xml:space="preserve"> à leurs expériences</w:t>
      </w:r>
      <w:r>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a, quant à elle, utilisé Ethereum.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vérification de l’authenticité des E-livrets et </w:t>
      </w:r>
      <w:r w:rsidR="00595969">
        <w:rPr>
          <w:rFonts w:ascii="Times New Roman" w:hAnsi="Times New Roman" w:cs="Times New Roman"/>
          <w:sz w:val="24"/>
          <w:szCs w:val="24"/>
          <w:lang w:val="fr-FR"/>
        </w:rPr>
        <w:t xml:space="preserve">des </w:t>
      </w:r>
      <w:r>
        <w:rPr>
          <w:rFonts w:ascii="Times New Roman" w:hAnsi="Times New Roman" w:cs="Times New Roman"/>
          <w:sz w:val="24"/>
          <w:szCs w:val="24"/>
          <w:lang w:val="fr-FR"/>
        </w:rPr>
        <w:t>documents gouvernementaux depuis la blockchain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w:t>
      </w:r>
      <w:r w:rsidR="008352F9">
        <w:rPr>
          <w:rFonts w:ascii="Times New Roman" w:hAnsi="Times New Roman" w:cs="Times New Roman"/>
          <w:sz w:val="24"/>
          <w:szCs w:val="24"/>
          <w:lang w:val="fr-FR"/>
        </w:rPr>
        <w:t>P</w:t>
      </w:r>
      <w:r w:rsidR="00F528DE">
        <w:rPr>
          <w:rFonts w:ascii="Times New Roman" w:hAnsi="Times New Roman" w:cs="Times New Roman"/>
          <w:sz w:val="24"/>
          <w:szCs w:val="24"/>
          <w:lang w:val="fr-FR"/>
        </w:rPr>
        <w:t>our revenir</w:t>
      </w:r>
      <w:r w:rsidR="008352F9">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sidR="00CD720A">
        <w:rPr>
          <w:rFonts w:ascii="Times New Roman" w:hAnsi="Times New Roman" w:cs="Times New Roman"/>
          <w:sz w:val="24"/>
          <w:szCs w:val="24"/>
          <w:lang w:val="fr-FR"/>
        </w:rPr>
        <w:t xml:space="preserve"> – on parle de document</w:t>
      </w:r>
      <w:r w:rsidR="00737399">
        <w:rPr>
          <w:rFonts w:ascii="Times New Roman" w:hAnsi="Times New Roman" w:cs="Times New Roman"/>
          <w:sz w:val="24"/>
          <w:szCs w:val="24"/>
          <w:lang w:val="fr-FR"/>
        </w:rPr>
        <w:t xml:space="preserve"> numérique</w:t>
      </w:r>
      <w:r w:rsidRPr="00F20C1A">
        <w:rPr>
          <w:rFonts w:ascii="Times New Roman" w:hAnsi="Times New Roman" w:cs="Times New Roman"/>
          <w:sz w:val="24"/>
          <w:szCs w:val="24"/>
          <w:lang w:val="fr-FR"/>
        </w:rPr>
        <w:t>)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A35900">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 xml:space="preserve">des réflexions d’ordre technique et juridique. En effet, comment opérer le </w:t>
      </w:r>
      <w:r w:rsidR="0012319B">
        <w:rPr>
          <w:rFonts w:ascii="Times New Roman" w:hAnsi="Times New Roman" w:cs="Times New Roman"/>
          <w:sz w:val="24"/>
          <w:szCs w:val="24"/>
          <w:lang w:val="fr-FR"/>
        </w:rPr>
        <w:t xml:space="preserve">choix du processus de consensus </w:t>
      </w:r>
      <w:r>
        <w:rPr>
          <w:rFonts w:ascii="Times New Roman" w:hAnsi="Times New Roman" w:cs="Times New Roman"/>
          <w:sz w:val="24"/>
          <w:szCs w:val="24"/>
          <w:lang w:val="fr-FR"/>
        </w:rPr>
        <w:t>qui puisse cadrer avec le type de blockchain adopté (</w:t>
      </w:r>
      <w:r w:rsidR="005538FB">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sidR="00005192">
        <w:rPr>
          <w:rFonts w:ascii="Times New Roman" w:hAnsi="Times New Roman" w:cs="Times New Roman"/>
          <w:sz w:val="24"/>
          <w:szCs w:val="24"/>
          <w:lang w:val="fr-FR"/>
        </w:rPr>
        <w:t>) ?</w:t>
      </w:r>
      <w:r>
        <w:rPr>
          <w:rFonts w:ascii="Times New Roman" w:hAnsi="Times New Roman" w:cs="Times New Roman"/>
          <w:sz w:val="24"/>
          <w:szCs w:val="24"/>
          <w:lang w:val="fr-FR"/>
        </w:rPr>
        <w:t xml:space="preserve"> le cadre juridique national permet-il d’exploiter des signatures numériques et/ou électron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 des transactions blockchain. </w:t>
      </w:r>
      <w:r w:rsidRPr="006F486A">
        <w:rPr>
          <w:rFonts w:ascii="Times New Roman" w:hAnsi="Times New Roman" w:cs="Times New Roman"/>
          <w:sz w:val="24"/>
          <w:szCs w:val="24"/>
          <w:lang w:val="fr-FR"/>
        </w:rPr>
        <w:t>En adoptant une blockcha</w:t>
      </w:r>
      <w:r w:rsidR="00542A21" w:rsidRPr="006F486A">
        <w:rPr>
          <w:rFonts w:ascii="Times New Roman" w:hAnsi="Times New Roman" w:cs="Times New Roman"/>
          <w:sz w:val="24"/>
          <w:szCs w:val="24"/>
          <w:lang w:val="fr-FR"/>
        </w:rPr>
        <w:t>in publique</w:t>
      </w:r>
      <w:r w:rsidR="00BD32A8">
        <w:rPr>
          <w:rFonts w:ascii="Times New Roman" w:hAnsi="Times New Roman" w:cs="Times New Roman"/>
          <w:sz w:val="24"/>
          <w:szCs w:val="24"/>
          <w:lang w:val="fr-FR"/>
        </w:rPr>
        <w:t xml:space="preserve"> telle </w:t>
      </w:r>
      <w:r w:rsidR="00C22D79">
        <w:rPr>
          <w:rFonts w:ascii="Times New Roman" w:hAnsi="Times New Roman" w:cs="Times New Roman"/>
          <w:sz w:val="24"/>
          <w:szCs w:val="24"/>
          <w:lang w:val="fr-FR"/>
        </w:rPr>
        <w:t>qu’</w:t>
      </w:r>
      <w:r w:rsidR="00BD32A8">
        <w:rPr>
          <w:rFonts w:ascii="Times New Roman" w:hAnsi="Times New Roman" w:cs="Times New Roman"/>
          <w:sz w:val="24"/>
          <w:szCs w:val="24"/>
          <w:lang w:val="fr-FR"/>
        </w:rPr>
        <w:t>Ethereum</w:t>
      </w:r>
      <w:r w:rsidR="00542A21" w:rsidRPr="006F486A">
        <w:rPr>
          <w:rFonts w:ascii="Times New Roman" w:hAnsi="Times New Roman" w:cs="Times New Roman"/>
          <w:sz w:val="24"/>
          <w:szCs w:val="24"/>
          <w:lang w:val="fr-FR"/>
        </w:rPr>
        <w:t xml:space="preserve"> pour solutionner</w:t>
      </w:r>
      <w:r w:rsidRPr="006F486A">
        <w:rPr>
          <w:rFonts w:ascii="Times New Roman" w:hAnsi="Times New Roman" w:cs="Times New Roman"/>
          <w:sz w:val="24"/>
          <w:szCs w:val="24"/>
          <w:lang w:val="fr-FR"/>
        </w:rPr>
        <w:t xml:space="preserve"> l’authentification de documents administratifs, l’Administration</w:t>
      </w:r>
      <w:r w:rsidR="00C96648" w:rsidRPr="006F486A">
        <w:rPr>
          <w:rFonts w:ascii="Times New Roman" w:hAnsi="Times New Roman" w:cs="Times New Roman"/>
          <w:sz w:val="24"/>
          <w:szCs w:val="24"/>
          <w:lang w:val="fr-FR"/>
        </w:rPr>
        <w:t xml:space="preserve"> sera</w:t>
      </w:r>
      <w:r w:rsidRPr="006F486A">
        <w:rPr>
          <w:rFonts w:ascii="Times New Roman" w:hAnsi="Times New Roman" w:cs="Times New Roman"/>
          <w:sz w:val="24"/>
          <w:szCs w:val="24"/>
          <w:lang w:val="fr-FR"/>
        </w:rPr>
        <w:t xml:space="preserve">-t-elle </w:t>
      </w:r>
      <w:r w:rsidR="00196E87">
        <w:rPr>
          <w:rFonts w:ascii="Times New Roman" w:hAnsi="Times New Roman" w:cs="Times New Roman"/>
          <w:sz w:val="24"/>
          <w:szCs w:val="24"/>
          <w:lang w:val="fr-FR"/>
        </w:rPr>
        <w:t>apte</w:t>
      </w:r>
      <w:r w:rsidR="00C96648" w:rsidRPr="006F486A">
        <w:rPr>
          <w:rFonts w:ascii="Times New Roman" w:hAnsi="Times New Roman" w:cs="Times New Roman"/>
          <w:sz w:val="24"/>
          <w:szCs w:val="24"/>
          <w:lang w:val="fr-FR"/>
        </w:rPr>
        <w:t xml:space="preserve"> à supporter </w:t>
      </w:r>
      <w:r w:rsidRPr="006F486A">
        <w:rPr>
          <w:rFonts w:ascii="Times New Roman" w:hAnsi="Times New Roman" w:cs="Times New Roman"/>
          <w:sz w:val="24"/>
          <w:szCs w:val="24"/>
          <w:lang w:val="fr-FR"/>
        </w:rPr>
        <w:t>ces coûts de façon pérenne ?</w:t>
      </w:r>
    </w:p>
    <w:p w:rsidR="009C3B0F" w:rsidRDefault="001073B7" w:rsidP="009C3B0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demeurant, </w:t>
      </w:r>
      <w:r w:rsidR="00513C32">
        <w:rPr>
          <w:rFonts w:ascii="Times New Roman" w:hAnsi="Times New Roman" w:cs="Times New Roman"/>
          <w:sz w:val="24"/>
          <w:szCs w:val="24"/>
          <w:lang w:val="fr-FR"/>
        </w:rPr>
        <w:t xml:space="preserve">explorer les potentialités de la technologie blockchain </w:t>
      </w:r>
      <w:r w:rsidR="006E4A33">
        <w:rPr>
          <w:rFonts w:ascii="Times New Roman" w:hAnsi="Times New Roman" w:cs="Times New Roman"/>
          <w:sz w:val="24"/>
          <w:szCs w:val="24"/>
          <w:lang w:val="fr-FR"/>
        </w:rPr>
        <w:t>est</w:t>
      </w:r>
      <w:r w:rsidR="00513C32">
        <w:rPr>
          <w:rFonts w:ascii="Times New Roman" w:hAnsi="Times New Roman" w:cs="Times New Roman"/>
          <w:sz w:val="24"/>
          <w:szCs w:val="24"/>
          <w:lang w:val="fr-FR"/>
        </w:rPr>
        <w:t xml:space="preserve"> bien indiqué pour améliorer les processus d’authentification de documents administratifs.</w:t>
      </w:r>
      <w:r w:rsidR="008131C1">
        <w:rPr>
          <w:rFonts w:ascii="Times New Roman" w:hAnsi="Times New Roman" w:cs="Times New Roman"/>
          <w:sz w:val="24"/>
          <w:szCs w:val="24"/>
          <w:lang w:val="fr-FR"/>
        </w:rPr>
        <w:t xml:space="preserve"> Car ces inquiétudes semblent résolubles</w:t>
      </w:r>
      <w:r w:rsidR="00F57940">
        <w:rPr>
          <w:rFonts w:ascii="Times New Roman" w:hAnsi="Times New Roman" w:cs="Times New Roman"/>
          <w:sz w:val="24"/>
          <w:szCs w:val="24"/>
          <w:lang w:val="fr-FR"/>
        </w:rPr>
        <w:t>.</w:t>
      </w:r>
    </w:p>
    <w:p w:rsidR="00907C5C" w:rsidRDefault="00907C5C" w:rsidP="00E63F49">
      <w:pPr>
        <w:spacing w:after="0" w:line="360" w:lineRule="auto"/>
        <w:jc w:val="both"/>
        <w:rPr>
          <w:rFonts w:ascii="Times New Roman" w:hAnsi="Times New Roman" w:cs="Times New Roman"/>
          <w:sz w:val="24"/>
          <w:szCs w:val="24"/>
          <w:lang w:val="fr-FR"/>
        </w:rPr>
      </w:pPr>
    </w:p>
    <w:p w:rsidR="007F43DC" w:rsidRDefault="00252B67"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8947AB">
        <w:rPr>
          <w:rFonts w:ascii="Times New Roman" w:hAnsi="Times New Roman" w:cs="Times New Roman"/>
          <w:sz w:val="24"/>
          <w:szCs w:val="24"/>
          <w:lang w:val="fr-FR"/>
        </w:rPr>
        <w:t xml:space="preserve">l’appréhension de la notion d’authentification de document et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3"/>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8" w:name="_Toc184475264"/>
      <w:bookmarkStart w:id="69" w:name="_Toc191899526"/>
      <w:r w:rsidRPr="00457C81">
        <w:rPr>
          <w:rFonts w:ascii="Times New Roman" w:eastAsiaTheme="majorEastAsia" w:hAnsi="Times New Roman" w:cs="Times New Roman"/>
          <w:b/>
          <w:color w:val="2E74B5" w:themeColor="accent1" w:themeShade="BF"/>
          <w:sz w:val="24"/>
          <w:szCs w:val="24"/>
          <w:lang w:val="fr-FR"/>
        </w:rPr>
        <w:lastRenderedPageBreak/>
        <w:t>CHAPITRE 4 : APPROCHE</w:t>
      </w:r>
      <w:bookmarkEnd w:id="68"/>
      <w:r w:rsidR="00484B3F">
        <w:rPr>
          <w:rFonts w:ascii="Times New Roman" w:eastAsiaTheme="majorEastAsia" w:hAnsi="Times New Roman" w:cs="Times New Roman"/>
          <w:b/>
          <w:color w:val="2E74B5" w:themeColor="accent1" w:themeShade="BF"/>
          <w:sz w:val="24"/>
          <w:szCs w:val="24"/>
          <w:lang w:val="fr-FR"/>
        </w:rPr>
        <w:t xml:space="preserve"> D’</w:t>
      </w:r>
      <w:r w:rsidR="002C0D54">
        <w:rPr>
          <w:rFonts w:ascii="Times New Roman" w:eastAsiaTheme="majorEastAsia" w:hAnsi="Times New Roman" w:cs="Times New Roman"/>
          <w:b/>
          <w:color w:val="2E74B5" w:themeColor="accent1" w:themeShade="BF"/>
          <w:sz w:val="24"/>
          <w:szCs w:val="24"/>
          <w:lang w:val="fr-FR"/>
        </w:rPr>
        <w:t xml:space="preserve">AUTHENTIFICATION DE DOCUMENTS </w:t>
      </w:r>
      <w:r w:rsidR="002C0D54" w:rsidRPr="002C0D54">
        <w:rPr>
          <w:rFonts w:ascii="Times New Roman" w:eastAsiaTheme="majorEastAsia" w:hAnsi="Times New Roman" w:cs="Times New Roman"/>
          <w:b/>
          <w:color w:val="2E74B5" w:themeColor="accent1" w:themeShade="BF"/>
          <w:sz w:val="24"/>
          <w:szCs w:val="24"/>
          <w:lang w:val="fr-FR"/>
        </w:rPr>
        <w:t>À</w:t>
      </w:r>
      <w:r w:rsidR="00484B3F">
        <w:rPr>
          <w:rFonts w:ascii="Times New Roman" w:eastAsiaTheme="majorEastAsia" w:hAnsi="Times New Roman" w:cs="Times New Roman"/>
          <w:b/>
          <w:color w:val="2E74B5" w:themeColor="accent1" w:themeShade="BF"/>
          <w:sz w:val="24"/>
          <w:szCs w:val="24"/>
          <w:lang w:val="fr-FR"/>
        </w:rPr>
        <w:t xml:space="preserve"> L’AIDE DE LA BLOCKCHAIN</w:t>
      </w:r>
      <w:bookmarkEnd w:id="69"/>
    </w:p>
    <w:p w:rsidR="0012386B" w:rsidRDefault="00E47F93" w:rsidP="008645B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w:t>
      </w:r>
      <w:r w:rsidR="001531BA">
        <w:rPr>
          <w:rFonts w:ascii="Times New Roman" w:hAnsi="Times New Roman" w:cs="Times New Roman"/>
          <w:sz w:val="24"/>
          <w:szCs w:val="24"/>
          <w:lang w:val="fr-FR"/>
        </w:rPr>
        <w:t>étudié la technologi</w:t>
      </w:r>
      <w:r w:rsidR="008A2891">
        <w:rPr>
          <w:rFonts w:ascii="Times New Roman" w:hAnsi="Times New Roman" w:cs="Times New Roman"/>
          <w:sz w:val="24"/>
          <w:szCs w:val="24"/>
          <w:lang w:val="fr-FR"/>
        </w:rPr>
        <w:t>e blockchain et dresser un état</w:t>
      </w:r>
      <w:r w:rsidR="001531BA">
        <w:rPr>
          <w:rFonts w:ascii="Times New Roman" w:hAnsi="Times New Roman" w:cs="Times New Roman"/>
          <w:sz w:val="24"/>
          <w:szCs w:val="24"/>
          <w:lang w:val="fr-FR"/>
        </w:rPr>
        <w:t xml:space="preserve"> des connaissances </w:t>
      </w:r>
      <w:r w:rsidR="008A2891">
        <w:rPr>
          <w:rFonts w:ascii="Times New Roman" w:hAnsi="Times New Roman" w:cs="Times New Roman"/>
          <w:sz w:val="24"/>
          <w:szCs w:val="24"/>
          <w:lang w:val="fr-FR"/>
        </w:rPr>
        <w:t>en matière</w:t>
      </w:r>
      <w:r w:rsidR="00F056B1">
        <w:rPr>
          <w:rFonts w:ascii="Times New Roman" w:hAnsi="Times New Roman" w:cs="Times New Roman"/>
          <w:sz w:val="24"/>
          <w:szCs w:val="24"/>
          <w:lang w:val="fr-FR"/>
        </w:rPr>
        <w:t xml:space="preserve"> d’authentification de document</w:t>
      </w:r>
      <w:r w:rsidR="002B0821">
        <w:rPr>
          <w:rFonts w:ascii="Times New Roman" w:hAnsi="Times New Roman" w:cs="Times New Roman"/>
          <w:sz w:val="24"/>
          <w:szCs w:val="24"/>
          <w:lang w:val="fr-FR"/>
        </w:rPr>
        <w:t xml:space="preserve">s, </w:t>
      </w:r>
      <w:r w:rsidR="00553823">
        <w:rPr>
          <w:rFonts w:ascii="Times New Roman" w:hAnsi="Times New Roman" w:cs="Times New Roman"/>
          <w:sz w:val="24"/>
          <w:szCs w:val="24"/>
          <w:lang w:val="fr-FR"/>
        </w:rPr>
        <w:t>nous sommes parvenus à la nécessité d’utiliser la blockchain pour authentifier les documents administratifs</w:t>
      </w:r>
      <w:r w:rsidR="008645BC">
        <w:rPr>
          <w:rFonts w:ascii="Times New Roman" w:hAnsi="Times New Roman" w:cs="Times New Roman"/>
          <w:sz w:val="24"/>
          <w:szCs w:val="24"/>
          <w:lang w:val="fr-FR"/>
        </w:rPr>
        <w:t>.</w:t>
      </w:r>
      <w:r w:rsidR="00553823">
        <w:rPr>
          <w:rFonts w:ascii="Times New Roman" w:hAnsi="Times New Roman" w:cs="Times New Roman"/>
          <w:sz w:val="24"/>
          <w:szCs w:val="24"/>
          <w:lang w:val="fr-FR"/>
        </w:rPr>
        <w:t xml:space="preserve"> </w:t>
      </w:r>
      <w:r w:rsidR="00DA5EFA">
        <w:rPr>
          <w:rFonts w:ascii="Times New Roman" w:hAnsi="Times New Roman" w:cs="Times New Roman"/>
          <w:sz w:val="24"/>
          <w:szCs w:val="24"/>
          <w:lang w:val="fr-FR"/>
        </w:rPr>
        <w:t>C</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pour la mise en place de la solution.</w:t>
      </w:r>
      <w:r w:rsidR="00F61CA7">
        <w:rPr>
          <w:rFonts w:ascii="Times New Roman" w:hAnsi="Times New Roman" w:cs="Times New Roman"/>
          <w:sz w:val="24"/>
          <w:szCs w:val="24"/>
          <w:lang w:val="fr-FR"/>
        </w:rPr>
        <w:t xml:space="preserve"> </w:t>
      </w:r>
      <w:r w:rsidR="00F61CA7" w:rsidRPr="00F61CA7">
        <w:rPr>
          <w:rFonts w:ascii="Times New Roman" w:hAnsi="Times New Roman" w:cs="Times New Roman"/>
          <w:sz w:val="24"/>
          <w:szCs w:val="24"/>
          <w:lang w:val="fr-FR"/>
        </w:rPr>
        <w:t>Cette démarche permet de renforcer la sécurité et l'intégrité des documents administratifs, réduisant ainsi les cas de falsifications et fraudes documentaires. Elle offre également la possibilité de vérifier l'authenticité des documents administratifs en temps réel.</w:t>
      </w:r>
    </w:p>
    <w:p w:rsidR="00243C11" w:rsidRDefault="00243C11" w:rsidP="00243C1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rsidR="00457C81" w:rsidRPr="00D367A6" w:rsidRDefault="000D502B" w:rsidP="00D367A6">
      <w:pPr>
        <w:pStyle w:val="Titre2"/>
        <w:numPr>
          <w:ilvl w:val="1"/>
          <w:numId w:val="37"/>
        </w:numPr>
        <w:rPr>
          <w:rFonts w:ascii="Times New Roman" w:hAnsi="Times New Roman" w:cs="Times New Roman"/>
          <w:b/>
          <w:sz w:val="24"/>
          <w:lang w:val="fr-FR"/>
        </w:rPr>
      </w:pPr>
      <w:bookmarkStart w:id="70" w:name="_Toc191899527"/>
      <w:r w:rsidRPr="00D367A6">
        <w:rPr>
          <w:rFonts w:ascii="Times New Roman" w:hAnsi="Times New Roman" w:cs="Times New Roman"/>
          <w:b/>
          <w:sz w:val="24"/>
          <w:lang w:val="fr-FR"/>
        </w:rPr>
        <w:t>Type de document administratif et exigences fonctionnelles</w:t>
      </w:r>
      <w:bookmarkEnd w:id="70"/>
    </w:p>
    <w:p w:rsidR="000D502B" w:rsidRDefault="00200665"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ommuniqué officiel</w:t>
      </w:r>
    </w:p>
    <w:p w:rsidR="000D502B" w:rsidRPr="00D367A6" w:rsidRDefault="009318B1" w:rsidP="00D367A6">
      <w:pPr>
        <w:pStyle w:val="Titre2"/>
        <w:numPr>
          <w:ilvl w:val="1"/>
          <w:numId w:val="37"/>
        </w:numPr>
        <w:rPr>
          <w:rFonts w:ascii="Times New Roman" w:hAnsi="Times New Roman" w:cs="Times New Roman"/>
          <w:b/>
          <w:sz w:val="24"/>
          <w:lang w:val="fr-FR"/>
        </w:rPr>
      </w:pPr>
      <w:bookmarkStart w:id="71" w:name="_Toc191899528"/>
      <w:r w:rsidRPr="00D367A6">
        <w:rPr>
          <w:rFonts w:ascii="Times New Roman" w:hAnsi="Times New Roman" w:cs="Times New Roman"/>
          <w:b/>
          <w:sz w:val="24"/>
          <w:lang w:val="fr-FR"/>
        </w:rPr>
        <w:t xml:space="preserve">Procédé </w:t>
      </w:r>
      <w:r w:rsidR="006A1388" w:rsidRPr="00D367A6">
        <w:rPr>
          <w:rFonts w:ascii="Times New Roman" w:hAnsi="Times New Roman" w:cs="Times New Roman"/>
          <w:b/>
          <w:sz w:val="24"/>
          <w:lang w:val="fr-FR"/>
        </w:rPr>
        <w:t>d’authentification de document à l’aide de la blockchain</w:t>
      </w:r>
      <w:bookmarkEnd w:id="71"/>
    </w:p>
    <w:p w:rsidR="006A1388" w:rsidRDefault="006A1388" w:rsidP="008645BC">
      <w:pPr>
        <w:spacing w:line="360" w:lineRule="auto"/>
        <w:jc w:val="both"/>
        <w:rPr>
          <w:rFonts w:ascii="Times New Roman" w:hAnsi="Times New Roman" w:cs="Times New Roman"/>
          <w:sz w:val="24"/>
          <w:szCs w:val="24"/>
          <w:lang w:val="fr-FR"/>
        </w:rPr>
      </w:pPr>
    </w:p>
    <w:p w:rsidR="00830B88" w:rsidRDefault="00830B88" w:rsidP="008645BC">
      <w:pPr>
        <w:spacing w:line="360" w:lineRule="auto"/>
        <w:jc w:val="both"/>
        <w:rPr>
          <w:rFonts w:ascii="Times New Roman" w:hAnsi="Times New Roman" w:cs="Times New Roman"/>
          <w:sz w:val="24"/>
          <w:szCs w:val="24"/>
          <w:lang w:val="fr-FR"/>
        </w:rPr>
      </w:pP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2" w:name="_Toc184475265"/>
      <w:bookmarkStart w:id="73" w:name="_Toc191899529"/>
      <w:r w:rsidRPr="00457C81">
        <w:rPr>
          <w:rFonts w:ascii="Times New Roman" w:eastAsiaTheme="majorEastAsia" w:hAnsi="Times New Roman" w:cs="Times New Roman"/>
          <w:b/>
          <w:color w:val="2E74B5" w:themeColor="accent1" w:themeShade="BF"/>
          <w:sz w:val="24"/>
          <w:szCs w:val="24"/>
          <w:lang w:val="fr-FR"/>
        </w:rPr>
        <w:lastRenderedPageBreak/>
        <w:t xml:space="preserve">CHAPITRE </w:t>
      </w:r>
      <w:r w:rsidR="00234135">
        <w:rPr>
          <w:rFonts w:ascii="Times New Roman" w:eastAsiaTheme="majorEastAsia" w:hAnsi="Times New Roman" w:cs="Times New Roman"/>
          <w:b/>
          <w:color w:val="2E74B5" w:themeColor="accent1" w:themeShade="BF"/>
          <w:sz w:val="24"/>
          <w:szCs w:val="24"/>
          <w:lang w:val="fr-FR"/>
        </w:rPr>
        <w:t>5 : IMPL</w:t>
      </w:r>
      <w:r w:rsidR="00234135" w:rsidRPr="00234135">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MENTATION DE L’APPROCHE</w:t>
      </w:r>
      <w:bookmarkEnd w:id="72"/>
      <w:bookmarkEnd w:id="73"/>
      <w:r w:rsidRPr="00457C81">
        <w:rPr>
          <w:rFonts w:ascii="Times New Roman" w:eastAsiaTheme="majorEastAsia" w:hAnsi="Times New Roman" w:cs="Times New Roman"/>
          <w:b/>
          <w:color w:val="2E74B5" w:themeColor="accent1" w:themeShade="BF"/>
          <w:sz w:val="24"/>
          <w:szCs w:val="24"/>
          <w:lang w:val="fr-FR"/>
        </w:rPr>
        <w:t xml:space="preserve"> </w:t>
      </w:r>
    </w:p>
    <w:p w:rsidR="00811DE6" w:rsidRPr="00F264FA" w:rsidRDefault="00DE5C7D" w:rsidP="009D65CA">
      <w:pPr>
        <w:keepNext/>
        <w:keepLines/>
        <w:numPr>
          <w:ilvl w:val="1"/>
          <w:numId w:val="40"/>
        </w:numPr>
        <w:spacing w:before="40" w:after="0" w:line="360" w:lineRule="auto"/>
        <w:jc w:val="both"/>
        <w:outlineLvl w:val="1"/>
        <w:rPr>
          <w:rFonts w:ascii="Times New Roman" w:eastAsiaTheme="majorEastAsia" w:hAnsi="Times New Roman" w:cs="Times New Roman"/>
          <w:b/>
          <w:color w:val="2E74B5" w:themeColor="accent1" w:themeShade="BF"/>
          <w:sz w:val="24"/>
          <w:szCs w:val="24"/>
          <w:lang w:val="fr-FR"/>
        </w:rPr>
      </w:pPr>
      <w:bookmarkStart w:id="74" w:name="_Toc191899530"/>
      <w:bookmarkStart w:id="75" w:name="_Toc184475266"/>
      <w:r w:rsidRPr="00DE5C7D">
        <w:rPr>
          <w:rFonts w:ascii="Times New Roman" w:eastAsiaTheme="majorEastAsia" w:hAnsi="Times New Roman" w:cs="Times New Roman"/>
          <w:b/>
          <w:color w:val="2E74B5" w:themeColor="accent1" w:themeShade="BF"/>
          <w:sz w:val="24"/>
          <w:szCs w:val="24"/>
          <w:lang w:val="fr-FR"/>
        </w:rPr>
        <w:t>Protocole d’implémentation</w:t>
      </w:r>
      <w:bookmarkEnd w:id="74"/>
      <w:r w:rsidRPr="00DE5C7D">
        <w:rPr>
          <w:rFonts w:ascii="Times New Roman" w:eastAsiaTheme="majorEastAsia" w:hAnsi="Times New Roman" w:cs="Times New Roman"/>
          <w:b/>
          <w:color w:val="2E74B5" w:themeColor="accent1" w:themeShade="BF"/>
          <w:sz w:val="24"/>
          <w:szCs w:val="24"/>
          <w:lang w:val="fr-FR"/>
        </w:rPr>
        <w:t xml:space="preserve"> </w:t>
      </w:r>
      <w:bookmarkEnd w:id="75"/>
    </w:p>
    <w:p w:rsidR="00811DE6" w:rsidRDefault="00F97053"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es travaux 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 xml:space="preserve">e déploiement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 CPU</w:t>
      </w:r>
      <w:r w:rsidR="008E6D83">
        <w:rPr>
          <w:rFonts w:ascii="Times New Roman" w:hAnsi="Times New Roman" w:cs="Times New Roman"/>
          <w:sz w:val="24"/>
          <w:szCs w:val="24"/>
          <w:lang w:val="fr-FR"/>
        </w:rPr>
        <w:t xml:space="preserve"> 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rsidR="000F2F35" w:rsidRPr="008D17E8" w:rsidRDefault="000F2F35" w:rsidP="00DC3580">
      <w:pPr>
        <w:pStyle w:val="Titre3"/>
        <w:numPr>
          <w:ilvl w:val="2"/>
          <w:numId w:val="41"/>
        </w:numPr>
        <w:rPr>
          <w:rFonts w:ascii="Times New Roman" w:hAnsi="Times New Roman" w:cs="Times New Roman"/>
          <w:b/>
          <w:lang w:val="fr-FR"/>
        </w:rPr>
      </w:pPr>
      <w:r w:rsidRPr="008D17E8">
        <w:rPr>
          <w:rFonts w:ascii="Times New Roman" w:hAnsi="Times New Roman" w:cs="Times New Roman"/>
          <w:b/>
          <w:lang w:val="fr-FR"/>
        </w:rPr>
        <w:t>Analyse et conception de l’approche</w:t>
      </w:r>
    </w:p>
    <w:p w:rsidR="009B4BFA" w:rsidRDefault="009B4BFA"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w:t>
      </w:r>
      <w:r w:rsidR="00DA301C">
        <w:rPr>
          <w:rFonts w:ascii="Times New Roman" w:hAnsi="Times New Roman" w:cs="Times New Roman"/>
          <w:sz w:val="24"/>
          <w:szCs w:val="24"/>
          <w:lang w:val="fr-FR"/>
        </w:rPr>
        <w:t xml:space="preserve">acteurs et </w:t>
      </w:r>
      <w:r>
        <w:rPr>
          <w:rFonts w:ascii="Times New Roman" w:hAnsi="Times New Roman" w:cs="Times New Roman"/>
          <w:sz w:val="24"/>
          <w:szCs w:val="24"/>
          <w:lang w:val="fr-FR"/>
        </w:rPr>
        <w:t xml:space="preserve">CU, </w:t>
      </w:r>
      <w:r w:rsidR="00DA301C">
        <w:rPr>
          <w:rFonts w:ascii="Times New Roman" w:hAnsi="Times New Roman" w:cs="Times New Roman"/>
          <w:sz w:val="24"/>
          <w:szCs w:val="24"/>
          <w:lang w:val="fr-FR"/>
        </w:rPr>
        <w:t>le</w:t>
      </w:r>
      <w:r w:rsidR="00CB0558">
        <w:rPr>
          <w:rFonts w:ascii="Times New Roman" w:hAnsi="Times New Roman" w:cs="Times New Roman"/>
          <w:sz w:val="24"/>
          <w:szCs w:val="24"/>
          <w:lang w:val="fr-FR"/>
        </w:rPr>
        <w:t>s</w:t>
      </w:r>
      <w:r w:rsidR="00DA301C">
        <w:rPr>
          <w:rFonts w:ascii="Times New Roman" w:hAnsi="Times New Roman" w:cs="Times New Roman"/>
          <w:sz w:val="24"/>
          <w:szCs w:val="24"/>
          <w:lang w:val="fr-FR"/>
        </w:rPr>
        <w:t xml:space="preserve"> </w:t>
      </w:r>
      <w:r>
        <w:rPr>
          <w:rFonts w:ascii="Times New Roman" w:hAnsi="Times New Roman" w:cs="Times New Roman"/>
          <w:sz w:val="24"/>
          <w:szCs w:val="24"/>
          <w:lang w:val="fr-FR"/>
        </w:rPr>
        <w:t>diagramme</w:t>
      </w:r>
      <w:r w:rsidR="00CB0558">
        <w:rPr>
          <w:rFonts w:ascii="Times New Roman" w:hAnsi="Times New Roman" w:cs="Times New Roman"/>
          <w:sz w:val="24"/>
          <w:szCs w:val="24"/>
          <w:lang w:val="fr-FR"/>
        </w:rPr>
        <w:t>s sé</w:t>
      </w:r>
      <w:r>
        <w:rPr>
          <w:rFonts w:ascii="Times New Roman" w:hAnsi="Times New Roman" w:cs="Times New Roman"/>
          <w:sz w:val="24"/>
          <w:szCs w:val="24"/>
          <w:lang w:val="fr-FR"/>
        </w:rPr>
        <w:t>qu</w:t>
      </w:r>
      <w:r w:rsidR="00CB0558">
        <w:rPr>
          <w:rFonts w:ascii="Times New Roman" w:hAnsi="Times New Roman" w:cs="Times New Roman"/>
          <w:sz w:val="24"/>
          <w:szCs w:val="24"/>
          <w:lang w:val="fr-FR"/>
        </w:rPr>
        <w:t>ences</w:t>
      </w:r>
      <w:r>
        <w:rPr>
          <w:rFonts w:ascii="Times New Roman" w:hAnsi="Times New Roman" w:cs="Times New Roman"/>
          <w:sz w:val="24"/>
          <w:szCs w:val="24"/>
          <w:lang w:val="fr-FR"/>
        </w:rPr>
        <w:t xml:space="preserve">, </w:t>
      </w:r>
      <w:r w:rsidR="003667F0">
        <w:rPr>
          <w:rFonts w:ascii="Times New Roman" w:hAnsi="Times New Roman" w:cs="Times New Roman"/>
          <w:sz w:val="24"/>
          <w:szCs w:val="24"/>
          <w:lang w:val="fr-FR"/>
        </w:rPr>
        <w:t xml:space="preserve">le </w:t>
      </w:r>
      <w:r>
        <w:rPr>
          <w:rFonts w:ascii="Times New Roman" w:hAnsi="Times New Roman" w:cs="Times New Roman"/>
          <w:sz w:val="24"/>
          <w:szCs w:val="24"/>
          <w:lang w:val="fr-FR"/>
        </w:rPr>
        <w:t>diag</w:t>
      </w:r>
      <w:r w:rsidR="003667F0">
        <w:rPr>
          <w:rFonts w:ascii="Times New Roman" w:hAnsi="Times New Roman" w:cs="Times New Roman"/>
          <w:sz w:val="24"/>
          <w:szCs w:val="24"/>
          <w:lang w:val="fr-FR"/>
        </w:rPr>
        <w:t>ramme</w:t>
      </w:r>
      <w:r>
        <w:rPr>
          <w:rFonts w:ascii="Times New Roman" w:hAnsi="Times New Roman" w:cs="Times New Roman"/>
          <w:sz w:val="24"/>
          <w:szCs w:val="24"/>
          <w:lang w:val="fr-FR"/>
        </w:rPr>
        <w:t xml:space="preserve"> d’objet</w:t>
      </w:r>
    </w:p>
    <w:p w:rsidR="00C60CA1" w:rsidRPr="008D17E8" w:rsidRDefault="00C60CA1" w:rsidP="00DC3580">
      <w:pPr>
        <w:pStyle w:val="Titre3"/>
        <w:numPr>
          <w:ilvl w:val="2"/>
          <w:numId w:val="41"/>
        </w:numPr>
        <w:rPr>
          <w:rFonts w:ascii="Times New Roman" w:hAnsi="Times New Roman" w:cs="Times New Roman"/>
          <w:b/>
          <w:lang w:val="fr-FR"/>
        </w:rPr>
      </w:pPr>
      <w:r w:rsidRPr="008D17E8">
        <w:rPr>
          <w:rFonts w:ascii="Times New Roman" w:hAnsi="Times New Roman" w:cs="Times New Roman"/>
          <w:b/>
          <w:lang w:val="fr-FR"/>
        </w:rPr>
        <w:t>Architecture</w:t>
      </w:r>
      <w:r w:rsidR="008D17E8">
        <w:rPr>
          <w:rFonts w:ascii="Times New Roman" w:hAnsi="Times New Roman" w:cs="Times New Roman"/>
          <w:b/>
          <w:lang w:val="fr-FR"/>
        </w:rPr>
        <w:t>s</w:t>
      </w:r>
      <w:r w:rsidRPr="008D17E8">
        <w:rPr>
          <w:rFonts w:ascii="Times New Roman" w:hAnsi="Times New Roman" w:cs="Times New Roman"/>
          <w:b/>
          <w:lang w:val="fr-FR"/>
        </w:rPr>
        <w:t xml:space="preserve"> </w:t>
      </w:r>
      <w:r w:rsidR="00C0799E">
        <w:rPr>
          <w:rFonts w:ascii="Times New Roman" w:hAnsi="Times New Roman" w:cs="Times New Roman"/>
          <w:b/>
          <w:lang w:val="fr-FR"/>
        </w:rPr>
        <w:t>de</w:t>
      </w:r>
      <w:r w:rsidRPr="008D17E8">
        <w:rPr>
          <w:rFonts w:ascii="Times New Roman" w:hAnsi="Times New Roman" w:cs="Times New Roman"/>
          <w:b/>
          <w:lang w:val="fr-FR"/>
        </w:rPr>
        <w:t xml:space="preserve"> l’approche</w:t>
      </w:r>
    </w:p>
    <w:p w:rsidR="00C60CA1" w:rsidRDefault="001E6053"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rchitecture en couches de l’approche, et l’architecture globale de l’approche</w:t>
      </w:r>
    </w:p>
    <w:p w:rsidR="000F2F35" w:rsidRPr="008D17E8" w:rsidRDefault="000F2F35" w:rsidP="00DC3580">
      <w:pPr>
        <w:pStyle w:val="Titre3"/>
        <w:numPr>
          <w:ilvl w:val="2"/>
          <w:numId w:val="41"/>
        </w:numPr>
        <w:rPr>
          <w:rFonts w:ascii="Times New Roman" w:hAnsi="Times New Roman" w:cs="Times New Roman"/>
          <w:b/>
          <w:lang w:val="fr-FR"/>
        </w:rPr>
      </w:pPr>
      <w:r w:rsidRPr="008D17E8">
        <w:rPr>
          <w:rFonts w:ascii="Times New Roman" w:hAnsi="Times New Roman" w:cs="Times New Roman"/>
          <w:b/>
          <w:lang w:val="fr-FR"/>
        </w:rPr>
        <w:t>Outils et technologies utilisés</w:t>
      </w:r>
    </w:p>
    <w:p w:rsidR="000F2F35" w:rsidRDefault="000F2F35"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 xml:space="preserve">outils et technologies ont été utilisé pour implémenter </w:t>
      </w:r>
      <w:r w:rsidR="006165FE">
        <w:rPr>
          <w:rFonts w:ascii="Times New Roman" w:hAnsi="Times New Roman" w:cs="Times New Roman"/>
          <w:sz w:val="24"/>
          <w:szCs w:val="24"/>
          <w:lang w:val="fr-FR"/>
        </w:rPr>
        <w:t>le D</w:t>
      </w:r>
      <w:bookmarkStart w:id="76" w:name="_GoBack"/>
      <w:bookmarkEnd w:id="76"/>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rsidR="0073173D" w:rsidRDefault="006D78CC" w:rsidP="00811DE6">
      <w:pPr>
        <w:spacing w:after="0" w:line="360" w:lineRule="auto"/>
        <w:jc w:val="both"/>
        <w:rPr>
          <w:rFonts w:ascii="Times New Roman" w:hAnsi="Times New Roman" w:cs="Times New Roman"/>
          <w:sz w:val="24"/>
          <w:szCs w:val="24"/>
          <w:lang w:val="fr-FR"/>
        </w:rPr>
      </w:pPr>
      <w:r>
        <w:rPr>
          <w:rFonts w:ascii="Times New Roman" w:hAnsi="Times New Roman" w:cs="Times New Roman"/>
          <w:b/>
          <w:noProof/>
          <w:sz w:val="24"/>
          <w:szCs w:val="24"/>
        </w:rPr>
        <w:drawing>
          <wp:anchor distT="0" distB="0" distL="114300" distR="114300" simplePos="0" relativeHeight="251666432" behindDoc="0" locked="0" layoutInCell="1" allowOverlap="1">
            <wp:simplePos x="0" y="0"/>
            <wp:positionH relativeFrom="margin">
              <wp:posOffset>0</wp:posOffset>
            </wp:positionH>
            <wp:positionV relativeFrom="margin">
              <wp:posOffset>2801620</wp:posOffset>
            </wp:positionV>
            <wp:extent cx="723900" cy="723900"/>
            <wp:effectExtent l="0" t="0" r="0" b="0"/>
            <wp:wrapSquare wrapText="bothSides"/>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anach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23900" cy="723900"/>
                    </a:xfrm>
                    <a:prstGeom prst="rect">
                      <a:avLst/>
                    </a:prstGeom>
                  </pic:spPr>
                </pic:pic>
              </a:graphicData>
            </a:graphic>
          </wp:anchor>
        </w:drawing>
      </w:r>
      <w:r w:rsidR="0073173D" w:rsidRPr="008326FF">
        <w:rPr>
          <w:rFonts w:ascii="Times New Roman" w:hAnsi="Times New Roman" w:cs="Times New Roman"/>
          <w:b/>
          <w:sz w:val="24"/>
          <w:szCs w:val="24"/>
          <w:lang w:val="fr-FR"/>
        </w:rPr>
        <w:t xml:space="preserve">Ganache </w:t>
      </w:r>
      <w:r w:rsidR="004E4E9C">
        <w:rPr>
          <w:rFonts w:ascii="Times New Roman" w:hAnsi="Times New Roman" w:cs="Times New Roman"/>
          <w:b/>
          <w:sz w:val="24"/>
          <w:szCs w:val="24"/>
          <w:lang w:val="fr-FR"/>
        </w:rPr>
        <w:t>2.7.1</w:t>
      </w:r>
      <w:r w:rsidR="00BD3544">
        <w:rPr>
          <w:rFonts w:ascii="Times New Roman" w:hAnsi="Times New Roman" w:cs="Times New Roman"/>
          <w:sz w:val="24"/>
          <w:szCs w:val="24"/>
          <w:lang w:val="fr-FR"/>
        </w:rPr>
        <w:t> </w:t>
      </w:r>
      <w:r w:rsidR="008326FF">
        <w:rPr>
          <w:rFonts w:ascii="Times New Roman" w:hAnsi="Times New Roman" w:cs="Times New Roman"/>
          <w:sz w:val="24"/>
          <w:szCs w:val="24"/>
          <w:lang w:val="fr-FR"/>
        </w:rPr>
        <w:fldChar w:fldCharType="begin"/>
      </w:r>
      <w:r w:rsidR="008326FF">
        <w:rPr>
          <w:rFonts w:ascii="Times New Roman" w:hAnsi="Times New Roman" w:cs="Times New Roman"/>
          <w:sz w:val="24"/>
          <w:szCs w:val="24"/>
          <w:lang w:val="fr-FR"/>
        </w:rPr>
        <w:instrText xml:space="preserve"> ADDIN ZOTERO_ITEM CSL_CITATION {"citationID":"SxP6iP7W","properties":{"formattedCitation":"[53]","plainCitation":"[53]","noteIndex":0},"citationItems":[{"id":128,"uris":["http://zotero.org/users/16284513/items/P2UEH84P"],"itemData":{"id":128,"type":"webpag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8326FF">
        <w:rPr>
          <w:rFonts w:ascii="Times New Roman" w:hAnsi="Times New Roman" w:cs="Times New Roman"/>
          <w:sz w:val="24"/>
          <w:szCs w:val="24"/>
          <w:lang w:val="fr-FR"/>
        </w:rPr>
        <w:fldChar w:fldCharType="separate"/>
      </w:r>
      <w:r w:rsidR="008326FF" w:rsidRPr="00881D25">
        <w:rPr>
          <w:rFonts w:ascii="Times New Roman" w:hAnsi="Times New Roman" w:cs="Times New Roman"/>
          <w:sz w:val="24"/>
          <w:lang w:val="fr-FR"/>
        </w:rPr>
        <w:t>[53]</w:t>
      </w:r>
      <w:r w:rsidR="008326FF">
        <w:rPr>
          <w:rFonts w:ascii="Times New Roman" w:hAnsi="Times New Roman" w:cs="Times New Roman"/>
          <w:sz w:val="24"/>
          <w:szCs w:val="24"/>
          <w:lang w:val="fr-FR"/>
        </w:rPr>
        <w:fldChar w:fldCharType="end"/>
      </w:r>
      <w:r w:rsidR="008326FF">
        <w:rPr>
          <w:rFonts w:ascii="Times New Roman" w:hAnsi="Times New Roman" w:cs="Times New Roman"/>
          <w:sz w:val="24"/>
          <w:szCs w:val="24"/>
          <w:lang w:val="fr-FR"/>
        </w:rPr>
        <w:t xml:space="preserve"> </w:t>
      </w:r>
      <w:r w:rsidR="00BD3544">
        <w:rPr>
          <w:rFonts w:ascii="Times New Roman" w:hAnsi="Times New Roman" w:cs="Times New Roman"/>
          <w:sz w:val="24"/>
          <w:szCs w:val="24"/>
          <w:lang w:val="fr-FR"/>
        </w:rPr>
        <w:t xml:space="preserve">: </w:t>
      </w:r>
      <w:r w:rsidR="00881D25" w:rsidRPr="00881D25">
        <w:rPr>
          <w:rFonts w:ascii="Times New Roman" w:hAnsi="Times New Roman" w:cs="Times New Roman"/>
          <w:sz w:val="24"/>
          <w:szCs w:val="24"/>
          <w:lang w:val="fr-FR"/>
        </w:rPr>
        <w:t xml:space="preserve">est un outil </w:t>
      </w:r>
      <w:r w:rsidR="00944041">
        <w:rPr>
          <w:rFonts w:ascii="Times New Roman" w:hAnsi="Times New Roman" w:cs="Times New Roman"/>
          <w:sz w:val="24"/>
          <w:szCs w:val="24"/>
          <w:lang w:val="fr-FR"/>
        </w:rPr>
        <w:t xml:space="preserve">multiplateforme </w:t>
      </w:r>
      <w:r w:rsidR="00881D25" w:rsidRPr="00881D25">
        <w:rPr>
          <w:rFonts w:ascii="Times New Roman" w:hAnsi="Times New Roman" w:cs="Times New Roman"/>
          <w:sz w:val="24"/>
          <w:szCs w:val="24"/>
          <w:lang w:val="fr-FR"/>
        </w:rPr>
        <w:t>conçu par Truffle Suite</w:t>
      </w:r>
      <w:r w:rsidR="00A32AEA">
        <w:rPr>
          <w:rFonts w:ascii="Times New Roman" w:hAnsi="Times New Roman" w:cs="Times New Roman"/>
          <w:sz w:val="24"/>
          <w:szCs w:val="24"/>
          <w:lang w:val="fr-FR"/>
        </w:rPr>
        <w:t xml:space="preserve"> (</w:t>
      </w:r>
      <w:r w:rsidR="00A32AEA" w:rsidRPr="008E6178">
        <w:rPr>
          <w:rFonts w:ascii="Times New Roman" w:hAnsi="Times New Roman" w:cs="Times New Roman"/>
          <w:sz w:val="24"/>
          <w:szCs w:val="24"/>
          <w:lang w:val="fr-FR"/>
        </w:rPr>
        <w:t>boîte à outils de développemen</w:t>
      </w:r>
      <w:r w:rsidR="00452AC5">
        <w:rPr>
          <w:rFonts w:ascii="Times New Roman" w:hAnsi="Times New Roman" w:cs="Times New Roman"/>
          <w:sz w:val="24"/>
          <w:szCs w:val="24"/>
          <w:lang w:val="fr-FR"/>
        </w:rPr>
        <w:t>t</w:t>
      </w:r>
      <w:r w:rsidR="00A32AEA">
        <w:rPr>
          <w:rFonts w:ascii="Times New Roman" w:hAnsi="Times New Roman" w:cs="Times New Roman"/>
          <w:sz w:val="24"/>
          <w:szCs w:val="24"/>
          <w:lang w:val="fr-FR"/>
        </w:rPr>
        <w:t>)</w:t>
      </w:r>
      <w:r w:rsidR="00881D25" w:rsidRPr="00881D25">
        <w:rPr>
          <w:rFonts w:ascii="Times New Roman" w:hAnsi="Times New Roman" w:cs="Times New Roman"/>
          <w:sz w:val="24"/>
          <w:szCs w:val="24"/>
          <w:lang w:val="fr-FR"/>
        </w:rPr>
        <w:t xml:space="preserve"> dans le but de simuler sur un ordinateur en local, le </w:t>
      </w:r>
      <w:r w:rsidR="009347AE" w:rsidRPr="00881D25">
        <w:rPr>
          <w:rFonts w:ascii="Times New Roman" w:hAnsi="Times New Roman" w:cs="Times New Roman"/>
          <w:sz w:val="24"/>
          <w:szCs w:val="24"/>
          <w:lang w:val="fr-FR"/>
        </w:rPr>
        <w:t>fonctionnement</w:t>
      </w:r>
      <w:r w:rsidR="00881D25" w:rsidRPr="00881D25">
        <w:rPr>
          <w:rFonts w:ascii="Times New Roman" w:hAnsi="Times New Roman" w:cs="Times New Roman"/>
          <w:sz w:val="24"/>
          <w:szCs w:val="24"/>
          <w:lang w:val="fr-FR"/>
        </w:rPr>
        <w:t xml:space="preserve"> d'un réseau blockchain public tel qu'Ethereum. En effet, il offre la possib</w:t>
      </w:r>
      <w:r w:rsidR="009347AE">
        <w:rPr>
          <w:rFonts w:ascii="Times New Roman" w:hAnsi="Times New Roman" w:cs="Times New Roman"/>
          <w:sz w:val="24"/>
          <w:szCs w:val="24"/>
          <w:lang w:val="fr-FR"/>
        </w:rPr>
        <w:t>i</w:t>
      </w:r>
      <w:r w:rsidR="00881D25" w:rsidRPr="00881D25">
        <w:rPr>
          <w:rFonts w:ascii="Times New Roman" w:hAnsi="Times New Roman" w:cs="Times New Roman"/>
          <w:sz w:val="24"/>
          <w:szCs w:val="24"/>
          <w:lang w:val="fr-FR"/>
        </w:rPr>
        <w:t>lité d'avoir une chaîne de blocs Et</w:t>
      </w:r>
      <w:r w:rsidR="00EB6ECC">
        <w:rPr>
          <w:rFonts w:ascii="Times New Roman" w:hAnsi="Times New Roman" w:cs="Times New Roman"/>
          <w:sz w:val="24"/>
          <w:szCs w:val="24"/>
          <w:lang w:val="fr-FR"/>
        </w:rPr>
        <w:t>hereum locale pour le développe</w:t>
      </w:r>
      <w:r w:rsidR="00881D25" w:rsidRPr="00881D25">
        <w:rPr>
          <w:rFonts w:ascii="Times New Roman" w:hAnsi="Times New Roman" w:cs="Times New Roman"/>
          <w:sz w:val="24"/>
          <w:szCs w:val="24"/>
          <w:lang w:val="fr-FR"/>
        </w:rPr>
        <w:t>ment, et permet de déployer, d'inter</w:t>
      </w:r>
      <w:r w:rsidR="00ED23D7">
        <w:rPr>
          <w:rFonts w:ascii="Times New Roman" w:hAnsi="Times New Roman" w:cs="Times New Roman"/>
          <w:sz w:val="24"/>
          <w:szCs w:val="24"/>
          <w:lang w:val="fr-FR"/>
        </w:rPr>
        <w:t>a</w:t>
      </w:r>
      <w:r w:rsidR="00772F5D">
        <w:rPr>
          <w:rFonts w:ascii="Times New Roman" w:hAnsi="Times New Roman" w:cs="Times New Roman"/>
          <w:sz w:val="24"/>
          <w:szCs w:val="24"/>
          <w:lang w:val="fr-FR"/>
        </w:rPr>
        <w:t>gir et de tester des D</w:t>
      </w:r>
      <w:r w:rsidR="00881D25" w:rsidRPr="00881D25">
        <w:rPr>
          <w:rFonts w:ascii="Times New Roman" w:hAnsi="Times New Roman" w:cs="Times New Roman"/>
          <w:sz w:val="24"/>
          <w:szCs w:val="24"/>
          <w:lang w:val="fr-FR"/>
        </w:rPr>
        <w:t xml:space="preserve">Apps et contrats intelligents dans un environnement sécurisé et </w:t>
      </w:r>
      <w:r w:rsidR="00ED23D7" w:rsidRPr="00881D25">
        <w:rPr>
          <w:rFonts w:ascii="Times New Roman" w:hAnsi="Times New Roman" w:cs="Times New Roman"/>
          <w:sz w:val="24"/>
          <w:szCs w:val="24"/>
          <w:lang w:val="fr-FR"/>
        </w:rPr>
        <w:t>contrôlé</w:t>
      </w:r>
      <w:r w:rsidR="00881D25" w:rsidRPr="00881D25">
        <w:rPr>
          <w:rFonts w:ascii="Times New Roman" w:hAnsi="Times New Roman" w:cs="Times New Roman"/>
          <w:sz w:val="24"/>
          <w:szCs w:val="24"/>
          <w:lang w:val="fr-FR"/>
        </w:rPr>
        <w:t>. Ganache est largement utilisé par les développeurs de blockchain Ethereum pour sa flexibilité et sa capacité à off</w:t>
      </w:r>
      <w:r w:rsidR="00215603">
        <w:rPr>
          <w:rFonts w:ascii="Times New Roman" w:hAnsi="Times New Roman" w:cs="Times New Roman"/>
          <w:sz w:val="24"/>
          <w:szCs w:val="24"/>
          <w:lang w:val="fr-FR"/>
        </w:rPr>
        <w:t>rir</w:t>
      </w:r>
      <w:r w:rsidR="00881D25" w:rsidRPr="00881D25">
        <w:rPr>
          <w:rFonts w:ascii="Times New Roman" w:hAnsi="Times New Roman" w:cs="Times New Roman"/>
          <w:sz w:val="24"/>
          <w:szCs w:val="24"/>
          <w:lang w:val="fr-FR"/>
        </w:rPr>
        <w:t xml:space="preserve"> des Ethers </w:t>
      </w:r>
      <w:r w:rsidR="00CC6A5C" w:rsidRPr="00881D25">
        <w:rPr>
          <w:rFonts w:ascii="Times New Roman" w:hAnsi="Times New Roman" w:cs="Times New Roman"/>
          <w:sz w:val="24"/>
          <w:szCs w:val="24"/>
          <w:lang w:val="fr-FR"/>
        </w:rPr>
        <w:t>illimités</w:t>
      </w:r>
      <w:r w:rsidR="00CC6A5C" w:rsidRPr="00881D25">
        <w:rPr>
          <w:rFonts w:ascii="Times New Roman" w:hAnsi="Times New Roman" w:cs="Times New Roman"/>
          <w:sz w:val="24"/>
          <w:szCs w:val="24"/>
          <w:lang w:val="fr-FR"/>
        </w:rPr>
        <w:t xml:space="preserve"> </w:t>
      </w:r>
      <w:r w:rsidR="00CC6A5C">
        <w:rPr>
          <w:rFonts w:ascii="Times New Roman" w:hAnsi="Times New Roman" w:cs="Times New Roman"/>
          <w:sz w:val="24"/>
          <w:szCs w:val="24"/>
          <w:lang w:val="fr-FR"/>
        </w:rPr>
        <w:t xml:space="preserve">et </w:t>
      </w:r>
      <w:r w:rsidR="00881D25" w:rsidRPr="00881D25">
        <w:rPr>
          <w:rFonts w:ascii="Times New Roman" w:hAnsi="Times New Roman" w:cs="Times New Roman"/>
          <w:sz w:val="24"/>
          <w:szCs w:val="24"/>
          <w:lang w:val="fr-FR"/>
        </w:rPr>
        <w:t>fict</w:t>
      </w:r>
      <w:r w:rsidR="00FA7CD1">
        <w:rPr>
          <w:rFonts w:ascii="Times New Roman" w:hAnsi="Times New Roman" w:cs="Times New Roman"/>
          <w:sz w:val="24"/>
          <w:szCs w:val="24"/>
          <w:lang w:val="fr-FR"/>
        </w:rPr>
        <w:t>ifs (aucun frais réel de gaz</w:t>
      </w:r>
      <w:r w:rsidR="00881D25" w:rsidRPr="00881D25">
        <w:rPr>
          <w:rFonts w:ascii="Times New Roman" w:hAnsi="Times New Roman" w:cs="Times New Roman"/>
          <w:sz w:val="24"/>
          <w:szCs w:val="24"/>
          <w:lang w:val="fr-FR"/>
        </w:rPr>
        <w:t>).</w:t>
      </w:r>
      <w:r w:rsidR="005531C2">
        <w:rPr>
          <w:rFonts w:ascii="Times New Roman" w:hAnsi="Times New Roman" w:cs="Times New Roman"/>
          <w:sz w:val="24"/>
          <w:szCs w:val="24"/>
          <w:lang w:val="fr-FR"/>
        </w:rPr>
        <w:t xml:space="preserve"> Il s’intègre directement avec Truffle.</w:t>
      </w:r>
      <w:r w:rsidR="00452AC5">
        <w:rPr>
          <w:rFonts w:ascii="Times New Roman" w:hAnsi="Times New Roman" w:cs="Times New Roman"/>
          <w:sz w:val="24"/>
          <w:szCs w:val="24"/>
          <w:lang w:val="fr-FR"/>
        </w:rPr>
        <w:t xml:space="preserve"> </w:t>
      </w:r>
      <w:r w:rsidR="008F1783">
        <w:rPr>
          <w:rFonts w:ascii="Times New Roman" w:hAnsi="Times New Roman" w:cs="Times New Roman"/>
          <w:sz w:val="24"/>
          <w:szCs w:val="24"/>
          <w:lang w:val="fr-FR"/>
        </w:rPr>
        <w:t xml:space="preserve">Nous avons utilisé </w:t>
      </w:r>
      <w:r w:rsidR="00793F16">
        <w:rPr>
          <w:rFonts w:ascii="Times New Roman" w:hAnsi="Times New Roman" w:cs="Times New Roman"/>
          <w:sz w:val="24"/>
          <w:szCs w:val="24"/>
          <w:lang w:val="fr-FR"/>
        </w:rPr>
        <w:t xml:space="preserve">Ganache </w:t>
      </w:r>
      <w:r w:rsidR="008F1783">
        <w:rPr>
          <w:rFonts w:ascii="Times New Roman" w:hAnsi="Times New Roman" w:cs="Times New Roman"/>
          <w:sz w:val="24"/>
          <w:szCs w:val="24"/>
          <w:lang w:val="fr-FR"/>
        </w:rPr>
        <w:t xml:space="preserve">pour tester notre contrat intelligent </w:t>
      </w:r>
      <w:r w:rsidR="00B43EB7" w:rsidRPr="00B43EB7">
        <w:rPr>
          <w:rFonts w:ascii="Times New Roman" w:hAnsi="Times New Roman" w:cs="Times New Roman"/>
          <w:sz w:val="24"/>
          <w:szCs w:val="24"/>
          <w:lang w:val="fr-FR"/>
        </w:rPr>
        <w:t xml:space="preserve">de manière approfondie </w:t>
      </w:r>
      <w:r w:rsidR="001702A4">
        <w:rPr>
          <w:rFonts w:ascii="Times New Roman" w:hAnsi="Times New Roman" w:cs="Times New Roman"/>
          <w:sz w:val="24"/>
          <w:szCs w:val="24"/>
          <w:lang w:val="fr-FR"/>
        </w:rPr>
        <w:t>afin de prétendre</w:t>
      </w:r>
      <w:r w:rsidR="008F1783" w:rsidRPr="00B43EB7">
        <w:rPr>
          <w:rFonts w:ascii="Times New Roman" w:hAnsi="Times New Roman" w:cs="Times New Roman"/>
          <w:sz w:val="24"/>
          <w:szCs w:val="24"/>
          <w:lang w:val="fr-FR"/>
        </w:rPr>
        <w:t xml:space="preserve"> passer à un réseau Ethereum </w:t>
      </w:r>
      <w:r w:rsidR="00761C9A">
        <w:rPr>
          <w:rFonts w:ascii="Times New Roman" w:hAnsi="Times New Roman" w:cs="Times New Roman"/>
          <w:sz w:val="24"/>
          <w:szCs w:val="24"/>
          <w:lang w:val="fr-FR"/>
        </w:rPr>
        <w:t xml:space="preserve">(réel en production) </w:t>
      </w:r>
      <w:r w:rsidR="008F1783" w:rsidRPr="00B43EB7">
        <w:rPr>
          <w:rFonts w:ascii="Times New Roman" w:hAnsi="Times New Roman" w:cs="Times New Roman"/>
          <w:sz w:val="24"/>
          <w:szCs w:val="24"/>
          <w:lang w:val="fr-FR"/>
        </w:rPr>
        <w:t>en direct.</w:t>
      </w:r>
    </w:p>
    <w:p w:rsidR="00AD0255" w:rsidRDefault="00AD0255" w:rsidP="00811DE6">
      <w:pPr>
        <w:spacing w:after="0" w:line="360" w:lineRule="auto"/>
        <w:jc w:val="both"/>
        <w:rPr>
          <w:rFonts w:ascii="Times New Roman" w:hAnsi="Times New Roman" w:cs="Times New Roman"/>
          <w:sz w:val="24"/>
          <w:szCs w:val="24"/>
          <w:lang w:val="fr-FR"/>
        </w:rPr>
      </w:pPr>
    </w:p>
    <w:p w:rsidR="00E4490C" w:rsidRPr="00E4490C" w:rsidRDefault="00E4490C"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00CD682B" w:rsidRPr="00AD0255">
        <w:rPr>
          <w:rFonts w:ascii="Times New Roman" w:hAnsi="Times New Roman" w:cs="Times New Roman"/>
          <w:b/>
          <w:sz w:val="24"/>
          <w:szCs w:val="24"/>
          <w:lang w:val="fr-FR"/>
        </w:rPr>
        <w:t>Framework</w:t>
      </w:r>
      <w:r w:rsidRPr="00AD0255">
        <w:rPr>
          <w:rFonts w:ascii="Times New Roman" w:hAnsi="Times New Roman" w:cs="Times New Roman"/>
          <w:b/>
          <w:sz w:val="24"/>
          <w:szCs w:val="24"/>
          <w:lang w:val="fr-FR"/>
        </w:rPr>
        <w:t xml:space="preserve"> </w:t>
      </w:r>
      <w:r w:rsidRPr="00AD0255">
        <w:rPr>
          <w:rFonts w:ascii="Times New Roman" w:hAnsi="Times New Roman" w:cs="Times New Roman"/>
          <w:b/>
          <w:sz w:val="24"/>
          <w:szCs w:val="24"/>
          <w:lang w:val="fr-FR"/>
        </w:rPr>
        <w:t>Truffle</w:t>
      </w:r>
      <w:r w:rsidRPr="002505A0">
        <w:rPr>
          <w:rFonts w:ascii="Times New Roman" w:hAnsi="Times New Roman" w:cs="Times New Roman"/>
          <w:sz w:val="24"/>
          <w:szCs w:val="24"/>
          <w:lang w:val="fr-FR"/>
        </w:rPr>
        <w:t xml:space="preserve"> </w:t>
      </w:r>
      <w:r w:rsidRPr="002505A0">
        <w:rPr>
          <w:rFonts w:ascii="Times New Roman" w:hAnsi="Times New Roman" w:cs="Times New Roman"/>
          <w:sz w:val="24"/>
          <w:szCs w:val="24"/>
          <w:lang w:val="fr-FR"/>
        </w:rPr>
        <w:t>pour écouter et réagir aux événements</w:t>
      </w:r>
      <w:r w:rsidR="002505A0">
        <w:rPr>
          <w:rFonts w:ascii="Times New Roman" w:hAnsi="Times New Roman" w:cs="Times New Roman"/>
          <w:sz w:val="24"/>
          <w:szCs w:val="24"/>
          <w:lang w:val="fr-FR"/>
        </w:rPr>
        <w:t xml:space="preserve"> lors des demandes de transactions</w:t>
      </w:r>
      <w:r w:rsidRPr="002505A0">
        <w:rPr>
          <w:rFonts w:ascii="Times New Roman" w:hAnsi="Times New Roman" w:cs="Times New Roman"/>
          <w:sz w:val="24"/>
          <w:szCs w:val="24"/>
          <w:lang w:val="fr-FR"/>
        </w:rPr>
        <w:t>.</w:t>
      </w:r>
    </w:p>
    <w:p w:rsidR="00457C81" w:rsidRPr="00457C81" w:rsidRDefault="00DE5C7D" w:rsidP="009D65CA">
      <w:pPr>
        <w:keepNext/>
        <w:keepLines/>
        <w:numPr>
          <w:ilvl w:val="1"/>
          <w:numId w:val="40"/>
        </w:numPr>
        <w:spacing w:before="40" w:after="0"/>
        <w:outlineLvl w:val="1"/>
        <w:rPr>
          <w:rFonts w:ascii="Times New Roman" w:eastAsiaTheme="majorEastAsia" w:hAnsi="Times New Roman" w:cs="Times New Roman"/>
          <w:b/>
          <w:color w:val="2E74B5" w:themeColor="accent1" w:themeShade="BF"/>
          <w:sz w:val="24"/>
          <w:szCs w:val="24"/>
          <w:lang w:val="fr-FR"/>
        </w:rPr>
      </w:pPr>
      <w:bookmarkStart w:id="77" w:name="_Toc191899531"/>
      <w:bookmarkStart w:id="78" w:name="_Toc184475267"/>
      <w:r>
        <w:rPr>
          <w:rFonts w:ascii="Times New Roman" w:eastAsiaTheme="majorEastAsia" w:hAnsi="Times New Roman" w:cs="Times New Roman"/>
          <w:b/>
          <w:color w:val="2E74B5" w:themeColor="accent1" w:themeShade="BF"/>
          <w:sz w:val="24"/>
          <w:szCs w:val="24"/>
          <w:lang w:val="fr-FR"/>
        </w:rPr>
        <w:t>Présentation de la solution</w:t>
      </w:r>
      <w:bookmarkEnd w:id="77"/>
      <w:r>
        <w:rPr>
          <w:rFonts w:ascii="Times New Roman" w:eastAsiaTheme="majorEastAsia" w:hAnsi="Times New Roman" w:cs="Times New Roman"/>
          <w:b/>
          <w:color w:val="2E74B5" w:themeColor="accent1" w:themeShade="BF"/>
          <w:sz w:val="24"/>
          <w:szCs w:val="24"/>
          <w:lang w:val="fr-FR"/>
        </w:rPr>
        <w:t xml:space="preserve"> </w:t>
      </w:r>
      <w:bookmarkEnd w:id="78"/>
    </w:p>
    <w:p w:rsidR="00457C81" w:rsidRDefault="00EC4774" w:rsidP="00F1726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1A528B" w:rsidRPr="00457C81" w:rsidRDefault="001A528B" w:rsidP="00F1726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72F5D">
        <w:rPr>
          <w:rFonts w:ascii="Times New Roman" w:hAnsi="Times New Roman" w:cs="Times New Roman"/>
          <w:sz w:val="24"/>
          <w:szCs w:val="24"/>
          <w:lang w:val="fr-FR"/>
        </w:rPr>
        <w:t>e D</w:t>
      </w:r>
      <w:r>
        <w:rPr>
          <w:rFonts w:ascii="Times New Roman" w:hAnsi="Times New Roman" w:cs="Times New Roman"/>
          <w:sz w:val="24"/>
          <w:szCs w:val="24"/>
          <w:lang w:val="fr-FR"/>
        </w:rPr>
        <w:t xml:space="preserve">App est composé de espaces à savoir le back-office et le front-offic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graphique</w:t>
      </w:r>
      <w:r w:rsidR="003A372B">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GUI)</w:t>
      </w:r>
      <w:r w:rsidR="00472BA0" w:rsidRPr="00F1726A">
        <w:rPr>
          <w:rFonts w:ascii="Times New Roman" w:hAnsi="Times New Roman" w:cs="Times New Roman"/>
          <w:sz w:val="24"/>
          <w:szCs w:val="24"/>
          <w:lang w:val="fr-FR"/>
        </w:rPr>
        <w:t xml:space="preserve"> sont …</w:t>
      </w:r>
    </w:p>
    <w:p w:rsidR="00457C81" w:rsidRDefault="00DE5C7D" w:rsidP="009D65CA">
      <w:pPr>
        <w:keepNext/>
        <w:keepLines/>
        <w:numPr>
          <w:ilvl w:val="1"/>
          <w:numId w:val="40"/>
        </w:numPr>
        <w:spacing w:before="40" w:after="0"/>
        <w:outlineLvl w:val="1"/>
        <w:rPr>
          <w:rFonts w:ascii="Times New Roman" w:eastAsiaTheme="majorEastAsia" w:hAnsi="Times New Roman" w:cs="Times New Roman"/>
          <w:b/>
          <w:color w:val="2E74B5" w:themeColor="accent1" w:themeShade="BF"/>
          <w:sz w:val="24"/>
          <w:szCs w:val="24"/>
          <w:lang w:val="fr-FR"/>
        </w:rPr>
      </w:pPr>
      <w:bookmarkStart w:id="79" w:name="_Toc191899532"/>
      <w:bookmarkStart w:id="80" w:name="_Toc184475268"/>
      <w:r>
        <w:rPr>
          <w:rFonts w:ascii="Times New Roman" w:eastAsiaTheme="majorEastAsia" w:hAnsi="Times New Roman" w:cs="Times New Roman"/>
          <w:b/>
          <w:color w:val="2E74B5" w:themeColor="accent1" w:themeShade="BF"/>
          <w:sz w:val="24"/>
          <w:szCs w:val="24"/>
          <w:lang w:val="fr-FR"/>
        </w:rPr>
        <w:t>Discussion des résultats</w:t>
      </w:r>
      <w:bookmarkEnd w:id="79"/>
      <w:r>
        <w:rPr>
          <w:rFonts w:ascii="Times New Roman" w:eastAsiaTheme="majorEastAsia" w:hAnsi="Times New Roman" w:cs="Times New Roman"/>
          <w:b/>
          <w:color w:val="2E74B5" w:themeColor="accent1" w:themeShade="BF"/>
          <w:sz w:val="24"/>
          <w:szCs w:val="24"/>
          <w:lang w:val="fr-FR"/>
        </w:rPr>
        <w:t xml:space="preserve"> </w:t>
      </w:r>
      <w:bookmarkEnd w:id="80"/>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lastRenderedPageBreak/>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81" w:name="_Toc184475269"/>
      <w:bookmarkStart w:id="82" w:name="_Toc191899533"/>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81"/>
      <w:bookmarkEnd w:id="82"/>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83" w:name="_Toc184475270"/>
      <w:bookmarkStart w:id="84" w:name="_Toc191899534"/>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83"/>
      <w:bookmarkEnd w:id="84"/>
    </w:p>
    <w:p w:rsidR="008326FF" w:rsidRPr="008326FF" w:rsidRDefault="00313363" w:rsidP="008326FF">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8326FF" w:rsidRPr="008326FF">
        <w:rPr>
          <w:lang w:val="fr-FR"/>
        </w:rPr>
        <w:t>[1]</w:t>
      </w:r>
      <w:r w:rsidR="008326FF" w:rsidRPr="008326FF">
        <w:rPr>
          <w:lang w:val="fr-FR"/>
        </w:rPr>
        <w:tab/>
        <w:t>Ministère de l’Economie et des Finances du Burkina Faso, « ALERTE VIGILANCE ». Consulté le: 26 janvier 2025. [En ligne]. Disponible sur: https://www.facebook.com/share/p/1BP46UYXF9/</w:t>
      </w:r>
    </w:p>
    <w:p w:rsidR="008326FF" w:rsidRPr="008326FF" w:rsidRDefault="008326FF" w:rsidP="008326FF">
      <w:pPr>
        <w:pStyle w:val="Bibliographie"/>
        <w:rPr>
          <w:lang w:val="fr-FR"/>
        </w:rPr>
      </w:pPr>
      <w:r w:rsidRPr="008326FF">
        <w:rPr>
          <w:lang w:val="fr-FR"/>
        </w:rPr>
        <w:t>[2]</w:t>
      </w:r>
      <w:r w:rsidRPr="008326FF">
        <w:rPr>
          <w:lang w:val="fr-FR"/>
        </w:rPr>
        <w:tab/>
        <w:t>DCRP/MFPTPS, « Ministère de la Fonction Publique, du Travail et de la Protection Sociale ». Consulté le: 15 septembre 2024. [En ligne]. Disponible sur: https://www.facebook.com/share/p/kHPydXy6A1zMniK1/?mibextid=oFDknk</w:t>
      </w:r>
    </w:p>
    <w:p w:rsidR="008326FF" w:rsidRPr="008326FF" w:rsidRDefault="008326FF" w:rsidP="008326FF">
      <w:pPr>
        <w:pStyle w:val="Bibliographie"/>
        <w:rPr>
          <w:lang w:val="fr-FR"/>
        </w:rPr>
      </w:pPr>
      <w:r w:rsidRPr="008326FF">
        <w:rPr>
          <w:lang w:val="fr-FR"/>
        </w:rPr>
        <w:t>[3]</w:t>
      </w:r>
      <w:r w:rsidRPr="008326FF">
        <w:rPr>
          <w:lang w:val="fr-FR"/>
        </w:rPr>
        <w:tab/>
        <w:t>Douanes du Burkina Faso, « Service de Communication et des Relations Publiques de la Direction Générale des Douanes ». Consulté le: 15 septembre 2024. [En ligne]. Disponible sur: https://www.facebook.com/share/p/15f4cKVZ3P/</w:t>
      </w:r>
    </w:p>
    <w:p w:rsidR="008326FF" w:rsidRPr="008326FF" w:rsidRDefault="008326FF" w:rsidP="008326FF">
      <w:pPr>
        <w:pStyle w:val="Bibliographie"/>
        <w:rPr>
          <w:lang w:val="fr-FR"/>
        </w:rPr>
      </w:pPr>
      <w:r w:rsidRPr="008326FF">
        <w:rPr>
          <w:lang w:val="fr-FR"/>
        </w:rPr>
        <w:t>[4]</w:t>
      </w:r>
      <w:r w:rsidRPr="008326FF">
        <w:rPr>
          <w:lang w:val="fr-FR"/>
        </w:rPr>
        <w:tab/>
        <w:t>DCRP/MAECR-BE, « Ministère des Affaires Etrangères du Burkina Faso ». Consulté le: 15 septembre 2024. [En ligne]. Disponible sur: https://www.facebook.com/share/p/yqFV712VwsjcHxne/?mibextid=oFDknk</w:t>
      </w:r>
    </w:p>
    <w:p w:rsidR="008326FF" w:rsidRPr="008326FF" w:rsidRDefault="008326FF" w:rsidP="008326FF">
      <w:pPr>
        <w:pStyle w:val="Bibliographie"/>
        <w:rPr>
          <w:lang w:val="fr-FR"/>
        </w:rPr>
      </w:pPr>
      <w:r w:rsidRPr="008326FF">
        <w:rPr>
          <w:lang w:val="fr-FR"/>
        </w:rPr>
        <w:t>[5]</w:t>
      </w:r>
      <w:r w:rsidRPr="008326FF">
        <w:rPr>
          <w:lang w:val="fr-FR"/>
        </w:rPr>
        <w:tab/>
        <w:t>Direction générale de l’INSD, « Démenti de recrutement d’étudiants ». Consulté le: 15 septembre 2024. [En ligne]. Disponible sur: https://www.facebook.com/share/p/DYayYQThHP2NLDbF/?mibextid=oFDknk</w:t>
      </w:r>
    </w:p>
    <w:p w:rsidR="008326FF" w:rsidRPr="008326FF" w:rsidRDefault="008326FF" w:rsidP="008326FF">
      <w:pPr>
        <w:pStyle w:val="Bibliographie"/>
        <w:rPr>
          <w:lang w:val="fr-FR"/>
        </w:rPr>
      </w:pPr>
      <w:r w:rsidRPr="008326FF">
        <w:rPr>
          <w:lang w:val="fr-FR"/>
        </w:rPr>
        <w:t>[6]</w:t>
      </w:r>
      <w:r w:rsidRPr="008326FF">
        <w:rPr>
          <w:lang w:val="fr-FR"/>
        </w:rPr>
        <w:tab/>
        <w:t>B. Bertrand, « Loi 051 portant sur l’accès à l’information publique - CSC - BURKINA FASO ». Consulté le: 16 septembre 2024. [En ligne]. Disponible sur: https://www.csc.bf/index.php/textes-de-reference/lois/item/76-loi-051-portant-sur-l-acces-a-l-information-publique</w:t>
      </w:r>
    </w:p>
    <w:p w:rsidR="008326FF" w:rsidRDefault="008326FF" w:rsidP="008326FF">
      <w:pPr>
        <w:pStyle w:val="Bibliographie"/>
      </w:pPr>
      <w:r>
        <w:t>[7]</w:t>
      </w:r>
      <w:r>
        <w:tab/>
        <w:t xml:space="preserve">A. Back </w:t>
      </w:r>
      <w:r>
        <w:rPr>
          <w:i/>
          <w:iCs/>
        </w:rPr>
        <w:t>et al.</w:t>
      </w:r>
      <w:r>
        <w:t>, « Enabling Blockchain Innovations with Pegged Sidechains », p. 25, oct. 2014.</w:t>
      </w:r>
    </w:p>
    <w:p w:rsidR="008326FF" w:rsidRDefault="008326FF" w:rsidP="008326FF">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rsidR="008326FF" w:rsidRDefault="008326FF" w:rsidP="008326FF">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rsidR="008326FF" w:rsidRPr="008326FF" w:rsidRDefault="008326FF" w:rsidP="008326FF">
      <w:pPr>
        <w:pStyle w:val="Bibliographie"/>
        <w:rPr>
          <w:lang w:val="fr-FR"/>
        </w:rPr>
      </w:pPr>
      <w:r w:rsidRPr="008326FF">
        <w:rPr>
          <w:lang w:val="fr-FR"/>
        </w:rPr>
        <w:t>[10]</w:t>
      </w:r>
      <w:r w:rsidRPr="008326FF">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8326FF" w:rsidRDefault="008326FF" w:rsidP="008326FF">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rsidR="008326FF" w:rsidRDefault="008326FF" w:rsidP="008326FF">
      <w:pPr>
        <w:pStyle w:val="Bibliographie"/>
      </w:pPr>
      <w:r>
        <w:t>[12]</w:t>
      </w:r>
      <w:r>
        <w:tab/>
        <w:t>S. Nakamoto, « Bitcoin: A Peer-to-Peer Electronic Cash System », p. 9.</w:t>
      </w:r>
    </w:p>
    <w:p w:rsidR="008326FF" w:rsidRPr="008326FF" w:rsidRDefault="008326FF" w:rsidP="008326FF">
      <w:pPr>
        <w:pStyle w:val="Bibliographie"/>
        <w:rPr>
          <w:lang w:val="fr-FR"/>
        </w:rPr>
      </w:pPr>
      <w:r w:rsidRPr="008326FF">
        <w:rPr>
          <w:lang w:val="fr-FR"/>
        </w:rPr>
        <w:t>[13]</w:t>
      </w:r>
      <w:r w:rsidRPr="008326FF">
        <w:rPr>
          <w:lang w:val="fr-FR"/>
        </w:rPr>
        <w:tab/>
        <w:t xml:space="preserve">Ferr. Godebarge et R. Rossat, « Principes clés d’une application Blockchain », </w:t>
      </w:r>
      <w:r w:rsidRPr="008326FF">
        <w:rPr>
          <w:i/>
          <w:iCs/>
          <w:lang w:val="fr-FR"/>
        </w:rPr>
        <w:t>EM Lyon Bus. Sch.</w:t>
      </w:r>
      <w:r w:rsidRPr="008326FF">
        <w:rPr>
          <w:lang w:val="fr-FR"/>
        </w:rPr>
        <w:t>, p. 50, déc. 2016.</w:t>
      </w:r>
    </w:p>
    <w:p w:rsidR="008326FF" w:rsidRPr="008326FF" w:rsidRDefault="008326FF" w:rsidP="008326FF">
      <w:pPr>
        <w:pStyle w:val="Bibliographie"/>
        <w:rPr>
          <w:lang w:val="fr-FR"/>
        </w:rPr>
      </w:pPr>
      <w:r w:rsidRPr="008326FF">
        <w:rPr>
          <w:lang w:val="fr-FR"/>
        </w:rPr>
        <w:t>[14]</w:t>
      </w:r>
      <w:r w:rsidRPr="008326FF">
        <w:rPr>
          <w:lang w:val="fr-FR"/>
        </w:rPr>
        <w:tab/>
        <w:t xml:space="preserve">« Blockchain », </w:t>
      </w:r>
      <w:r w:rsidRPr="008326FF">
        <w:rPr>
          <w:i/>
          <w:iCs/>
          <w:lang w:val="fr-FR"/>
        </w:rPr>
        <w:t>Wikipédia</w:t>
      </w:r>
      <w:r w:rsidRPr="008326FF">
        <w:rPr>
          <w:lang w:val="fr-FR"/>
        </w:rPr>
        <w:t>. 11 janvier 2025. Consulté le: 19 septembre 2024. [En ligne]. Disponible sur: https://fr.wikipedia.org/w/index.php?title=Blockchain&amp;oldid=222001944#Histoire</w:t>
      </w:r>
    </w:p>
    <w:p w:rsidR="008326FF" w:rsidRPr="008326FF" w:rsidRDefault="008326FF" w:rsidP="008326FF">
      <w:pPr>
        <w:pStyle w:val="Bibliographie"/>
        <w:rPr>
          <w:lang w:val="fr-FR"/>
        </w:rPr>
      </w:pPr>
      <w:r w:rsidRPr="008326FF">
        <w:rPr>
          <w:lang w:val="fr-FR"/>
        </w:rPr>
        <w:t>[15]</w:t>
      </w:r>
      <w:r w:rsidRPr="008326FF">
        <w:rPr>
          <w:lang w:val="fr-FR"/>
        </w:rPr>
        <w:tab/>
        <w:t>A. Bakhoum, « La Blockchain pour la Sécurisation des E-livrets scolaires », p. 103, 2019.</w:t>
      </w:r>
    </w:p>
    <w:p w:rsidR="008326FF" w:rsidRDefault="008326FF" w:rsidP="008326FF">
      <w:pPr>
        <w:pStyle w:val="Bibliographie"/>
      </w:pPr>
      <w:r>
        <w:t>[16]</w:t>
      </w:r>
      <w:r>
        <w:tab/>
        <w:t xml:space="preserve">I. Bashir, </w:t>
      </w:r>
      <w:r>
        <w:rPr>
          <w:i/>
          <w:iCs/>
        </w:rPr>
        <w:t>Mastering Blockchain</w:t>
      </w:r>
      <w:r>
        <w:t>. Packt Publishing Ltd, 2017.</w:t>
      </w:r>
    </w:p>
    <w:p w:rsidR="008326FF" w:rsidRPr="008326FF" w:rsidRDefault="008326FF" w:rsidP="008326FF">
      <w:pPr>
        <w:pStyle w:val="Bibliographie"/>
        <w:rPr>
          <w:lang w:val="fr-FR"/>
        </w:rPr>
      </w:pPr>
      <w:r w:rsidRPr="008326FF">
        <w:rPr>
          <w:lang w:val="fr-FR"/>
        </w:rPr>
        <w:t>[17]</w:t>
      </w:r>
      <w:r w:rsidRPr="008326FF">
        <w:rPr>
          <w:lang w:val="fr-FR"/>
        </w:rPr>
        <w:tab/>
        <w:t>J.-L. Jonnaert, « Quelles différences entre blockchain publique et blockchain privée ? », Cryptoast. Consulté le: 29 septembre 2024. [En ligne]. Disponible sur: https://cryptoast.fr/differences-blockchain-publique-blockchain-privee/</w:t>
      </w:r>
    </w:p>
    <w:p w:rsidR="008326FF" w:rsidRPr="008326FF" w:rsidRDefault="008326FF" w:rsidP="008326FF">
      <w:pPr>
        <w:pStyle w:val="Bibliographie"/>
        <w:rPr>
          <w:lang w:val="fr-FR"/>
        </w:rPr>
      </w:pPr>
      <w:r>
        <w:t>[18]</w:t>
      </w:r>
      <w:r>
        <w:tab/>
        <w:t xml:space="preserve">H. Anwar, « Blockchain Consortium: Top 20 Consortia You Should Check Out », 101 Blockchains. </w:t>
      </w:r>
      <w:r w:rsidRPr="008326FF">
        <w:rPr>
          <w:lang w:val="fr-FR"/>
        </w:rPr>
        <w:t>Consulté le: 2 octobre 2024. [En ligne]. Disponible sur: https://101blockchains.com/blockchain-consortium/</w:t>
      </w:r>
    </w:p>
    <w:p w:rsidR="008326FF" w:rsidRPr="008326FF" w:rsidRDefault="008326FF" w:rsidP="008326FF">
      <w:pPr>
        <w:pStyle w:val="Bibliographie"/>
        <w:rPr>
          <w:lang w:val="fr-FR"/>
        </w:rPr>
      </w:pPr>
      <w:r w:rsidRPr="008326FF">
        <w:rPr>
          <w:lang w:val="fr-FR"/>
        </w:rPr>
        <w:t>[19]</w:t>
      </w:r>
      <w:r w:rsidRPr="008326FF">
        <w:rPr>
          <w:lang w:val="fr-FR"/>
        </w:rPr>
        <w:tab/>
        <w:t>« Qu’est-ce qu’un arbre Merkle? », Bit2Me Academy. Consulté le: 18 décembre 2024. [En ligne]. Disponible sur: https://academy.bit2me.com/fr/qu%27est-ce-qu%27un-arbre-merkle/</w:t>
      </w:r>
    </w:p>
    <w:p w:rsidR="008326FF" w:rsidRPr="008326FF" w:rsidRDefault="008326FF" w:rsidP="008326FF">
      <w:pPr>
        <w:pStyle w:val="Bibliographie"/>
        <w:rPr>
          <w:lang w:val="fr-FR"/>
        </w:rPr>
      </w:pPr>
      <w:r w:rsidRPr="008326FF">
        <w:rPr>
          <w:lang w:val="fr-FR"/>
        </w:rPr>
        <w:t>[20]</w:t>
      </w:r>
      <w:r w:rsidRPr="008326FF">
        <w:rPr>
          <w:lang w:val="fr-FR"/>
        </w:rPr>
        <w:tab/>
        <w:t xml:space="preserve">A. A. Oussama, « CHAPITRE III : État de l’art de la Blockchain », ResearchGate. Consulté le: 21 octobre 2024. [En ligne]. Disponible sur: </w:t>
      </w:r>
      <w:r w:rsidRPr="008326FF">
        <w:rPr>
          <w:lang w:val="fr-FR"/>
        </w:rPr>
        <w:lastRenderedPageBreak/>
        <w:t>https://www.researchgate.net/publication/335174496_CHAPITRE_III_Etat_de_l'art_de_la_Blockchain</w:t>
      </w:r>
    </w:p>
    <w:p w:rsidR="008326FF" w:rsidRPr="008326FF" w:rsidRDefault="008326FF" w:rsidP="008326FF">
      <w:pPr>
        <w:pStyle w:val="Bibliographie"/>
        <w:rPr>
          <w:lang w:val="fr-FR"/>
        </w:rPr>
      </w:pPr>
      <w:r w:rsidRPr="008326FF">
        <w:rPr>
          <w:lang w:val="fr-FR"/>
        </w:rPr>
        <w:t>[21]</w:t>
      </w:r>
      <w:r w:rsidRPr="008326FF">
        <w:rPr>
          <w:lang w:val="fr-FR"/>
        </w:rPr>
        <w:tab/>
        <w:t>« Éléments Fondamentaux d’un Bloc dans la Blockchain - W3r.one Magazine ». Consulté le: 21 octobre 2024. [En ligne]. Disponible sur: https://w3r.one/fr/blog/blockchain-web3/architecture-blockchain/conception-de-blocs/elements-fondamentaux-bloc-blockchain</w:t>
      </w:r>
    </w:p>
    <w:p w:rsidR="008326FF" w:rsidRPr="008326FF" w:rsidRDefault="008326FF" w:rsidP="008326FF">
      <w:pPr>
        <w:pStyle w:val="Bibliographie"/>
        <w:rPr>
          <w:lang w:val="fr-FR"/>
        </w:rPr>
      </w:pPr>
      <w:r w:rsidRPr="008326FF">
        <w:rPr>
          <w:lang w:val="fr-FR"/>
        </w:rPr>
        <w:t>[22]</w:t>
      </w:r>
      <w:r w:rsidRPr="008326FF">
        <w:rPr>
          <w:lang w:val="fr-FR"/>
        </w:rPr>
        <w:tab/>
        <w:t>B. Anders, « Blockchain Demo ». Consulté le: 23 janvier 2025. [En ligne]. Disponible sur: https://andersbrownworth.com/blockchain/hash</w:t>
      </w:r>
    </w:p>
    <w:p w:rsidR="008326FF" w:rsidRPr="008326FF" w:rsidRDefault="008326FF" w:rsidP="008326FF">
      <w:pPr>
        <w:pStyle w:val="Bibliographie"/>
        <w:rPr>
          <w:lang w:val="fr-FR"/>
        </w:rPr>
      </w:pPr>
      <w:r w:rsidRPr="008326FF">
        <w:rPr>
          <w:lang w:val="fr-FR"/>
        </w:rPr>
        <w:t>[23]</w:t>
      </w:r>
      <w:r w:rsidRPr="008326FF">
        <w:rPr>
          <w:lang w:val="fr-FR"/>
        </w:rPr>
        <w:tab/>
        <w:t>É. Larousse, « Définitions : consensus - Dictionnaire de français Larousse ». Consulté le: 15 septembre 2024. [En ligne]. Disponible sur: https://www.larousse.fr/dictionnaires/francais/consensus/18357</w:t>
      </w:r>
    </w:p>
    <w:p w:rsidR="008326FF" w:rsidRPr="008326FF" w:rsidRDefault="008326FF" w:rsidP="008326FF">
      <w:pPr>
        <w:pStyle w:val="Bibliographie"/>
        <w:rPr>
          <w:lang w:val="fr-FR"/>
        </w:rPr>
      </w:pPr>
      <w:r w:rsidRPr="008326FF">
        <w:rPr>
          <w:lang w:val="fr-FR"/>
        </w:rPr>
        <w:t>[24]</w:t>
      </w:r>
      <w:r w:rsidRPr="008326FF">
        <w:rPr>
          <w:lang w:val="fr-FR"/>
        </w:rPr>
        <w:tab/>
        <w:t>« Consensus : Définition simple et facile du dictionnaire ». Consulté le: 15 septembre 2024. [En ligne]. Disponible sur: https://www.linternaute.fr/dictionnaire/fr/definition/consensus/</w:t>
      </w:r>
    </w:p>
    <w:p w:rsidR="008326FF" w:rsidRPr="008326FF" w:rsidRDefault="008326FF" w:rsidP="008326FF">
      <w:pPr>
        <w:pStyle w:val="Bibliographie"/>
        <w:rPr>
          <w:lang w:val="fr-FR"/>
        </w:rPr>
      </w:pPr>
      <w:r w:rsidRPr="008326FF">
        <w:rPr>
          <w:lang w:val="fr-FR"/>
        </w:rPr>
        <w:t>[25]</w:t>
      </w:r>
      <w:r w:rsidRPr="008326FF">
        <w:rPr>
          <w:lang w:val="fr-FR"/>
        </w:rPr>
        <w:tab/>
        <w:t>« Qu’est-ce que le consensus ? Guide du débutant », Qu’est-ce que le consensus ? Guide du débutant. Consulté le: 15 septembre 2024. [En ligne]. Disponible sur: https://crypto.com/fr/university/consensus-mechanisms-explained</w:t>
      </w:r>
    </w:p>
    <w:p w:rsidR="008326FF" w:rsidRPr="008326FF" w:rsidRDefault="008326FF" w:rsidP="008326FF">
      <w:pPr>
        <w:pStyle w:val="Bibliographie"/>
        <w:rPr>
          <w:lang w:val="fr-FR"/>
        </w:rPr>
      </w:pPr>
      <w:r>
        <w:t>[26]</w:t>
      </w:r>
      <w:r>
        <w:tab/>
        <w:t xml:space="preserve">« How to Agree: Different Types of Consensus for Blockchain », How to Agree: Different Types of Consensus for Blockchain. </w:t>
      </w:r>
      <w:r w:rsidRPr="008326FF">
        <w:rPr>
          <w:lang w:val="fr-FR"/>
        </w:rPr>
        <w:t>Consulté le: 1 février 2025. [En ligne]. Disponible sur: https://crypto.com/en/university/different-types-of-consensus-for-blockchain</w:t>
      </w:r>
    </w:p>
    <w:p w:rsidR="008326FF" w:rsidRPr="008326FF" w:rsidRDefault="008326FF" w:rsidP="008326FF">
      <w:pPr>
        <w:pStyle w:val="Bibliographie"/>
        <w:rPr>
          <w:lang w:val="fr-FR"/>
        </w:rPr>
      </w:pPr>
      <w:r w:rsidRPr="008326FF">
        <w:rPr>
          <w:lang w:val="fr-FR"/>
        </w:rPr>
        <w:t>[27]</w:t>
      </w:r>
      <w:r w:rsidRPr="008326FF">
        <w:rPr>
          <w:lang w:val="fr-FR"/>
        </w:rPr>
        <w:tab/>
        <w:t>« Qu’est-ce qu’une attaque à 51% et quels sont les risques ? », coinbase. Consulté le: 3 février 2025. [En ligne]. Disponible sur: https://www.coinbase.com/fr/learn/crypto-glossary/what-is-a-51-percent-attack-and-what-are-the-risks</w:t>
      </w:r>
    </w:p>
    <w:p w:rsidR="008326FF" w:rsidRPr="008326FF" w:rsidRDefault="008326FF" w:rsidP="008326FF">
      <w:pPr>
        <w:pStyle w:val="Bibliographie"/>
        <w:rPr>
          <w:lang w:val="fr-FR"/>
        </w:rPr>
      </w:pPr>
      <w:r w:rsidRPr="008326FF">
        <w:rPr>
          <w:lang w:val="fr-FR"/>
        </w:rPr>
        <w:t>[28]</w:t>
      </w:r>
      <w:r w:rsidRPr="008326FF">
        <w:rPr>
          <w:lang w:val="fr-FR"/>
        </w:rPr>
        <w:tab/>
        <w:t>« Blockchain : qu’est-ce qu’un Smart Contract et à quoi ça sert ? », LeMagIT. Consulté le: 5 février 2025. [En ligne]. Disponible sur: https://www.lemagit.fr/conseil/Blockchain-quest-ce-quun-Smart-Contract-et-a-quoi-ca-sert</w:t>
      </w:r>
    </w:p>
    <w:p w:rsidR="008326FF" w:rsidRPr="008326FF" w:rsidRDefault="008326FF" w:rsidP="008326FF">
      <w:pPr>
        <w:pStyle w:val="Bibliographie"/>
        <w:rPr>
          <w:lang w:val="fr-FR"/>
        </w:rPr>
      </w:pPr>
      <w:r w:rsidRPr="008326FF">
        <w:rPr>
          <w:lang w:val="fr-FR"/>
        </w:rPr>
        <w:t>[29]</w:t>
      </w:r>
      <w:r w:rsidRPr="008326FF">
        <w:rPr>
          <w:lang w:val="fr-FR"/>
        </w:rPr>
        <w:tab/>
        <w:t>« Que sont les contrats intelligents ? | Les contrats intelligents expliqués | Kraken ». Consulté le: 8 février 2025. [En ligne]. Disponible sur: https://www.kraken.com/fr/learn/what-are-smart-contracts</w:t>
      </w:r>
    </w:p>
    <w:p w:rsidR="008326FF" w:rsidRPr="008326FF" w:rsidRDefault="008326FF" w:rsidP="008326FF">
      <w:pPr>
        <w:pStyle w:val="Bibliographie"/>
        <w:rPr>
          <w:lang w:val="fr-FR"/>
        </w:rPr>
      </w:pPr>
      <w:r w:rsidRPr="008326FF">
        <w:rPr>
          <w:lang w:val="fr-FR"/>
        </w:rPr>
        <w:t>[30]</w:t>
      </w:r>
      <w:r w:rsidRPr="008326FF">
        <w:rPr>
          <w:lang w:val="fr-FR"/>
        </w:rPr>
        <w:tab/>
        <w:t>« Que sont les contrats intelligents sur la blockchain ? | IBM ». Consulté le: 7 février 2025. [En ligne]. Disponible sur: https://www.ibm.com/fr-fr/topics/smart-contracts</w:t>
      </w:r>
    </w:p>
    <w:p w:rsidR="008326FF" w:rsidRPr="008326FF" w:rsidRDefault="008326FF" w:rsidP="008326FF">
      <w:pPr>
        <w:pStyle w:val="Bibliographie"/>
        <w:rPr>
          <w:lang w:val="fr-FR"/>
        </w:rPr>
      </w:pPr>
      <w:r w:rsidRPr="008326FF">
        <w:rPr>
          <w:lang w:val="fr-FR"/>
        </w:rPr>
        <w:t>[31]</w:t>
      </w:r>
      <w:r w:rsidRPr="008326FF">
        <w:rPr>
          <w:lang w:val="fr-FR"/>
        </w:rPr>
        <w:tab/>
        <w:t>« Smart contract : définition et fonctionnement ». Consulté le: 7 février 2025. [En ligne]. Disponible sur: https://www.captaincontrat.com/contrats-commerciaux-cgv/contrats-commerciaux/smart-contract-definition-et-fonctionnement-me-beaubourg-avocats</w:t>
      </w:r>
    </w:p>
    <w:p w:rsidR="008326FF" w:rsidRPr="008326FF" w:rsidRDefault="008326FF" w:rsidP="008326FF">
      <w:pPr>
        <w:pStyle w:val="Bibliographie"/>
        <w:rPr>
          <w:lang w:val="fr-FR"/>
        </w:rPr>
      </w:pPr>
      <w:r w:rsidRPr="008326FF">
        <w:rPr>
          <w:lang w:val="fr-FR"/>
        </w:rPr>
        <w:t>[32]</w:t>
      </w:r>
      <w:r w:rsidRPr="008326FF">
        <w:rPr>
          <w:lang w:val="fr-FR"/>
        </w:rPr>
        <w:tab/>
        <w:t xml:space="preserve">« Ethereum », </w:t>
      </w:r>
      <w:r w:rsidRPr="008326FF">
        <w:rPr>
          <w:i/>
          <w:iCs/>
          <w:lang w:val="fr-FR"/>
        </w:rPr>
        <w:t>Wikipédia</w:t>
      </w:r>
      <w:r w:rsidRPr="008326FF">
        <w:rPr>
          <w:lang w:val="fr-FR"/>
        </w:rPr>
        <w:t>. 22 janvier 2025. Consulté le: 10 février 2025. [En ligne]. Disponible sur: https://fr.wikipedia.org/wiki/Ethereum</w:t>
      </w:r>
    </w:p>
    <w:p w:rsidR="008326FF" w:rsidRPr="008326FF" w:rsidRDefault="008326FF" w:rsidP="008326FF">
      <w:pPr>
        <w:pStyle w:val="Bibliographie"/>
        <w:rPr>
          <w:lang w:val="fr-FR"/>
        </w:rPr>
      </w:pPr>
      <w:r w:rsidRPr="008326FF">
        <w:rPr>
          <w:lang w:val="fr-FR"/>
        </w:rPr>
        <w:t>[33]</w:t>
      </w:r>
      <w:r w:rsidRPr="008326FF">
        <w:rPr>
          <w:lang w:val="fr-FR"/>
        </w:rPr>
        <w:tab/>
        <w:t>T. Bourbotte, « C’est quoi Ethereum ? Nos explications pour tout savoir sur cette blockchain et sa cryptomonnaie ETH », Cryptoast. Consulté le: 10 février 2025. [En ligne]. Disponible sur: https://cryptoast.fr/fiche-ethereum/</w:t>
      </w:r>
    </w:p>
    <w:p w:rsidR="008326FF" w:rsidRDefault="008326FF" w:rsidP="008326FF">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rsidR="008326FF" w:rsidRPr="008326FF" w:rsidRDefault="008326FF" w:rsidP="008326FF">
      <w:pPr>
        <w:pStyle w:val="Bibliographie"/>
        <w:rPr>
          <w:lang w:val="fr-FR"/>
        </w:rPr>
      </w:pPr>
      <w:r w:rsidRPr="008326FF">
        <w:rPr>
          <w:lang w:val="fr-FR"/>
        </w:rPr>
        <w:t>[35]</w:t>
      </w:r>
      <w:r w:rsidRPr="008326FF">
        <w:rPr>
          <w:lang w:val="fr-FR"/>
        </w:rPr>
        <w:tab/>
        <w:t>« Nœuds et clients », ethereum.org. Consulté le: 12 février 2025. [En ligne]. Disponible sur: https://ethereum.org/fr/developers/docs/nodes-and-clients/</w:t>
      </w:r>
    </w:p>
    <w:p w:rsidR="008326FF" w:rsidRPr="008326FF" w:rsidRDefault="008326FF" w:rsidP="008326FF">
      <w:pPr>
        <w:pStyle w:val="Bibliographie"/>
        <w:rPr>
          <w:lang w:val="fr-FR"/>
        </w:rPr>
      </w:pPr>
      <w:r w:rsidRPr="008326FF">
        <w:rPr>
          <w:lang w:val="fr-FR"/>
        </w:rPr>
        <w:t>[36]</w:t>
      </w:r>
      <w:r w:rsidRPr="008326FF">
        <w:rPr>
          <w:lang w:val="fr-FR"/>
        </w:rPr>
        <w:tab/>
        <w:t>« Machine virtuelle Ethereum (EVM) », ethereum.org. Consulté le: 12 février 2025. [En ligne]. Disponible sur: https://ethereum.org/fr/developers/docs/evm/</w:t>
      </w:r>
    </w:p>
    <w:p w:rsidR="008326FF" w:rsidRDefault="008326FF" w:rsidP="008326FF">
      <w:pPr>
        <w:pStyle w:val="Bibliographie"/>
      </w:pPr>
      <w:r>
        <w:t>[37]</w:t>
      </w:r>
      <w:r>
        <w:tab/>
        <w:t>T. Takenobu, « Ethereum EVM illustrated », p. 116.</w:t>
      </w:r>
    </w:p>
    <w:p w:rsidR="008326FF" w:rsidRPr="008326FF" w:rsidRDefault="008326FF" w:rsidP="008326FF">
      <w:pPr>
        <w:pStyle w:val="Bibliographie"/>
        <w:rPr>
          <w:lang w:val="fr-FR"/>
        </w:rPr>
      </w:pPr>
      <w:r w:rsidRPr="008326FF">
        <w:rPr>
          <w:lang w:val="fr-FR"/>
        </w:rPr>
        <w:t>[38]</w:t>
      </w:r>
      <w:r w:rsidRPr="008326FF">
        <w:rPr>
          <w:lang w:val="fr-FR"/>
        </w:rPr>
        <w:tab/>
        <w:t>« Comptes Ethereum », ethereum.org. Consulté le: 12 février 2025. [En ligne]. Disponible sur: https://ethereum.org/fr/developers/docs/accounts/</w:t>
      </w:r>
    </w:p>
    <w:p w:rsidR="008326FF" w:rsidRPr="008326FF" w:rsidRDefault="008326FF" w:rsidP="008326FF">
      <w:pPr>
        <w:pStyle w:val="Bibliographie"/>
        <w:rPr>
          <w:lang w:val="fr-FR"/>
        </w:rPr>
      </w:pPr>
      <w:r w:rsidRPr="008326FF">
        <w:rPr>
          <w:lang w:val="fr-FR"/>
        </w:rPr>
        <w:lastRenderedPageBreak/>
        <w:t>[39]</w:t>
      </w:r>
      <w:r w:rsidRPr="008326FF">
        <w:rPr>
          <w:lang w:val="fr-FR"/>
        </w:rPr>
        <w:tab/>
        <w:t>« Transactions », ethereum.org. Consulté le: 15 février 2025. [En ligne]. Disponible sur: https://ethereum.org/fr/developers/docs/transactions/</w:t>
      </w:r>
    </w:p>
    <w:p w:rsidR="008326FF" w:rsidRPr="008326FF" w:rsidRDefault="008326FF" w:rsidP="008326FF">
      <w:pPr>
        <w:pStyle w:val="Bibliographie"/>
        <w:rPr>
          <w:lang w:val="fr-FR"/>
        </w:rPr>
      </w:pPr>
      <w:r w:rsidRPr="008326FF">
        <w:rPr>
          <w:lang w:val="fr-FR"/>
        </w:rPr>
        <w:t>[40]</w:t>
      </w:r>
      <w:r w:rsidRPr="008326FF">
        <w:rPr>
          <w:lang w:val="fr-FR"/>
        </w:rPr>
        <w:tab/>
        <w:t>« Gaz et frais », ethereum.org. Consulté le: 15 février 2025. [En ligne]. Disponible sur: https://ethereum.org/fr/developers/docs/gas/</w:t>
      </w:r>
    </w:p>
    <w:p w:rsidR="008326FF" w:rsidRPr="008326FF" w:rsidRDefault="008326FF" w:rsidP="008326FF">
      <w:pPr>
        <w:pStyle w:val="Bibliographie"/>
        <w:rPr>
          <w:lang w:val="fr-FR"/>
        </w:rPr>
      </w:pPr>
      <w:r w:rsidRPr="008326FF">
        <w:rPr>
          <w:lang w:val="fr-FR"/>
        </w:rPr>
        <w:t>[41]</w:t>
      </w:r>
      <w:r w:rsidRPr="008326FF">
        <w:rPr>
          <w:lang w:val="fr-FR"/>
        </w:rPr>
        <w:tab/>
        <w:t>« Blocs », ethereum.org. Consulté le: 17 février 2025. [En ligne]. Disponible sur: https://ethereum.org/fr/developers/docs/blocks/</w:t>
      </w:r>
    </w:p>
    <w:p w:rsidR="008326FF" w:rsidRPr="008326FF" w:rsidRDefault="008326FF" w:rsidP="008326FF">
      <w:pPr>
        <w:pStyle w:val="Bibliographie"/>
        <w:rPr>
          <w:lang w:val="fr-FR"/>
        </w:rPr>
      </w:pPr>
      <w:r w:rsidRPr="008326FF">
        <w:rPr>
          <w:lang w:val="fr-FR"/>
        </w:rPr>
        <w:t>[42]</w:t>
      </w:r>
      <w:r w:rsidRPr="008326FF">
        <w:rPr>
          <w:lang w:val="fr-FR"/>
        </w:rPr>
        <w:tab/>
        <w:t>« Introduction à l’ether », ethereum.org. Consulté le: 12 février 2025. [En ligne]. Disponible sur: https://ethereum.org/fr/developers/docs/intro-to-ether/</w:t>
      </w:r>
    </w:p>
    <w:p w:rsidR="008326FF" w:rsidRPr="008326FF" w:rsidRDefault="008326FF" w:rsidP="008326FF">
      <w:pPr>
        <w:pStyle w:val="Bibliographie"/>
        <w:rPr>
          <w:lang w:val="fr-FR"/>
        </w:rPr>
      </w:pPr>
      <w:r w:rsidRPr="008326FF">
        <w:rPr>
          <w:lang w:val="fr-FR"/>
        </w:rPr>
        <w:t>[43]</w:t>
      </w:r>
      <w:r w:rsidRPr="008326FF">
        <w:rPr>
          <w:lang w:val="fr-FR"/>
        </w:rPr>
        <w:tab/>
        <w:t>« Introduction aux contrats intelligents », ethereum.org. Consulté le: 12 février 2025. [En ligne]. Disponible sur: https://ethereum.org/fr/developers/docs/smart-contracts/</w:t>
      </w:r>
    </w:p>
    <w:p w:rsidR="008326FF" w:rsidRPr="008326FF" w:rsidRDefault="008326FF" w:rsidP="008326FF">
      <w:pPr>
        <w:pStyle w:val="Bibliographie"/>
        <w:rPr>
          <w:lang w:val="fr-FR"/>
        </w:rPr>
      </w:pPr>
      <w:r w:rsidRPr="008326FF">
        <w:rPr>
          <w:lang w:val="fr-FR"/>
        </w:rPr>
        <w:t>[44]</w:t>
      </w:r>
      <w:r w:rsidRPr="008326FF">
        <w:rPr>
          <w:lang w:val="fr-FR"/>
        </w:rPr>
        <w:tab/>
        <w:t>« Introduction aux dApps », ethereum.org. Consulté le: 12 février 2025. [En ligne]. Disponible sur: https://ethereum.org/fr/developers/docs/dapps/</w:t>
      </w:r>
    </w:p>
    <w:p w:rsidR="008326FF" w:rsidRPr="008326FF" w:rsidRDefault="008326FF" w:rsidP="008326FF">
      <w:pPr>
        <w:pStyle w:val="Bibliographie"/>
        <w:rPr>
          <w:lang w:val="fr-FR"/>
        </w:rPr>
      </w:pPr>
      <w:r w:rsidRPr="008326FF">
        <w:rPr>
          <w:lang w:val="fr-FR"/>
        </w:rPr>
        <w:t>[45]</w:t>
      </w:r>
      <w:r w:rsidRPr="008326FF">
        <w:rPr>
          <w:lang w:val="fr-FR"/>
        </w:rPr>
        <w:tab/>
        <w:t xml:space="preserve">« Signature numérique », </w:t>
      </w:r>
      <w:r w:rsidRPr="008326FF">
        <w:rPr>
          <w:i/>
          <w:iCs/>
          <w:lang w:val="fr-FR"/>
        </w:rPr>
        <w:t>Wikipédia</w:t>
      </w:r>
      <w:r w:rsidRPr="008326FF">
        <w:rPr>
          <w:lang w:val="fr-FR"/>
        </w:rPr>
        <w:t>. 21 octobre 2024. Consulté le: 21 février 2025. [En ligne]. Disponible sur: https://fr.wikipedia.org/wiki/Signature_num%C3%A9rique</w:t>
      </w:r>
    </w:p>
    <w:p w:rsidR="008326FF" w:rsidRPr="008326FF" w:rsidRDefault="008326FF" w:rsidP="008326FF">
      <w:pPr>
        <w:pStyle w:val="Bibliographie"/>
        <w:rPr>
          <w:lang w:val="fr-FR"/>
        </w:rPr>
      </w:pPr>
      <w:r w:rsidRPr="008326FF">
        <w:rPr>
          <w:lang w:val="fr-FR"/>
        </w:rPr>
        <w:t>[46]</w:t>
      </w:r>
      <w:r w:rsidRPr="008326FF">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rsidR="008326FF" w:rsidRPr="008326FF" w:rsidRDefault="008326FF" w:rsidP="008326FF">
      <w:pPr>
        <w:pStyle w:val="Bibliographie"/>
        <w:rPr>
          <w:lang w:val="fr-FR"/>
        </w:rPr>
      </w:pPr>
      <w:r w:rsidRPr="008326FF">
        <w:rPr>
          <w:lang w:val="fr-FR"/>
        </w:rPr>
        <w:t>[47]</w:t>
      </w:r>
      <w:r w:rsidRPr="008326FF">
        <w:rPr>
          <w:lang w:val="fr-FR"/>
        </w:rPr>
        <w:tab/>
        <w:t>« Hashing : voici comment fonctionne le hachage », IONOS Digital Guide. Consulté le: 24 février 2025. [En ligne]. Disponible sur: https://www.ionos.fr/digitalguide/sites-internet/developpement-web/hachage/</w:t>
      </w:r>
    </w:p>
    <w:p w:rsidR="008326FF" w:rsidRPr="008326FF" w:rsidRDefault="008326FF" w:rsidP="008326FF">
      <w:pPr>
        <w:pStyle w:val="Bibliographie"/>
        <w:rPr>
          <w:lang w:val="fr-FR"/>
        </w:rPr>
      </w:pPr>
      <w:r w:rsidRPr="008326FF">
        <w:rPr>
          <w:lang w:val="fr-FR"/>
        </w:rPr>
        <w:t>[48]</w:t>
      </w:r>
      <w:r w:rsidRPr="008326FF">
        <w:rPr>
          <w:lang w:val="fr-FR"/>
        </w:rPr>
        <w:tab/>
        <w:t>R. Blancher, « Horodatage électronique : définition et fonctionnement », Evidency. Consulté le: 24 février 2025. [En ligne]. Disponible sur: https://evidency.io/horodatage-electronique-definition-et-fonctionnement/</w:t>
      </w:r>
    </w:p>
    <w:p w:rsidR="008326FF" w:rsidRPr="008326FF" w:rsidRDefault="008326FF" w:rsidP="008326FF">
      <w:pPr>
        <w:pStyle w:val="Bibliographie"/>
        <w:rPr>
          <w:lang w:val="fr-FR"/>
        </w:rPr>
      </w:pPr>
      <w:r w:rsidRPr="008326FF">
        <w:rPr>
          <w:lang w:val="fr-FR"/>
        </w:rPr>
        <w:t>[49]</w:t>
      </w:r>
      <w:r w:rsidRPr="008326FF">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rsidR="008326FF" w:rsidRPr="008326FF" w:rsidRDefault="008326FF" w:rsidP="008326FF">
      <w:pPr>
        <w:pStyle w:val="Bibliographie"/>
        <w:rPr>
          <w:lang w:val="fr-FR"/>
        </w:rPr>
      </w:pPr>
      <w:r>
        <w:t>[50]</w:t>
      </w:r>
      <w:r>
        <w:tab/>
        <w:t xml:space="preserve">« QR vs. RFID, which is better? Find out which asset tags to use. », itemit. </w:t>
      </w:r>
      <w:r w:rsidRPr="008326FF">
        <w:rPr>
          <w:lang w:val="fr-FR"/>
        </w:rPr>
        <w:t>Consulté le: 25 février 2025. [En ligne]. Disponible sur: https://itemit.com/qr-vs-rfid-which-is-better/</w:t>
      </w:r>
    </w:p>
    <w:p w:rsidR="008326FF" w:rsidRDefault="008326FF" w:rsidP="008326FF">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ijair.v6i2.294.</w:t>
      </w:r>
    </w:p>
    <w:p w:rsidR="008326FF" w:rsidRPr="008326FF" w:rsidRDefault="008326FF" w:rsidP="008326FF">
      <w:pPr>
        <w:pStyle w:val="Bibliographie"/>
        <w:rPr>
          <w:lang w:val="fr-FR"/>
        </w:rPr>
      </w:pPr>
      <w:r>
        <w:t>[52]</w:t>
      </w:r>
      <w:r>
        <w:tab/>
        <w:t xml:space="preserve">« ISO/TC 307 - Blockchain and distributed ledger technologies ». </w:t>
      </w:r>
      <w:r w:rsidRPr="008326FF">
        <w:rPr>
          <w:lang w:val="fr-FR"/>
        </w:rPr>
        <w:t>Consulté le: 31 octobre 2024. [En ligne]. Disponible sur: https://www.iso.org/committee/6266604/x/catalogue/p/1/u/1/w/0/d/0</w:t>
      </w:r>
    </w:p>
    <w:p w:rsidR="008326FF" w:rsidRPr="008326FF" w:rsidRDefault="008326FF" w:rsidP="008326FF">
      <w:pPr>
        <w:pStyle w:val="Bibliographie"/>
        <w:rPr>
          <w:lang w:val="fr-FR"/>
        </w:rPr>
      </w:pPr>
      <w:r w:rsidRPr="008326FF">
        <w:rPr>
          <w:lang w:val="fr-FR"/>
        </w:rPr>
        <w:t>[53]</w:t>
      </w:r>
      <w:r w:rsidRPr="008326FF">
        <w:rPr>
          <w:lang w:val="fr-FR"/>
        </w:rPr>
        <w:tab/>
        <w:t>« Ganache : Simuler un Environnement Blockchain pour le Développement - W3r.one Magazine ». Consulté le: 11 mars 2025. [En ligne]. Disponible sur: https://w3r.one/fr/blog/blockchain-web3/smart-contracts/outils-environnements-developpement/ganache-simuler-environnement-blockchain-developpement</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85" w:name="_Toc184475271"/>
      <w:bookmarkStart w:id="86" w:name="_Toc191899535"/>
      <w:r w:rsidRPr="00457C81">
        <w:rPr>
          <w:rFonts w:ascii="Times New Roman" w:eastAsiaTheme="majorEastAsia" w:hAnsi="Times New Roman" w:cs="Times New Roman"/>
          <w:b/>
          <w:color w:val="2E74B5" w:themeColor="accent1" w:themeShade="BF"/>
          <w:sz w:val="24"/>
          <w:szCs w:val="24"/>
          <w:lang w:val="fr-FR"/>
        </w:rPr>
        <w:lastRenderedPageBreak/>
        <w:t>ANNEXES</w:t>
      </w:r>
      <w:bookmarkEnd w:id="85"/>
      <w:bookmarkEnd w:id="86"/>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22">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23"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24">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2A86" w:rsidRDefault="00D12A86" w:rsidP="004936BB">
      <w:pPr>
        <w:spacing w:after="0" w:line="240" w:lineRule="auto"/>
      </w:pPr>
      <w:r>
        <w:separator/>
      </w:r>
    </w:p>
  </w:endnote>
  <w:endnote w:type="continuationSeparator" w:id="0">
    <w:p w:rsidR="00D12A86" w:rsidRDefault="00D12A86"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EndPr/>
    <w:sdtContent>
      <w:p w:rsidR="00B64800" w:rsidRDefault="00B64800">
        <w:pPr>
          <w:pStyle w:val="Pieddepage"/>
          <w:jc w:val="right"/>
        </w:pPr>
        <w:r>
          <w:rPr>
            <w:lang w:val="fr-FR"/>
          </w:rPr>
          <w:t xml:space="preserve">Page | </w:t>
        </w:r>
        <w:r>
          <w:fldChar w:fldCharType="begin"/>
        </w:r>
        <w:r>
          <w:instrText>PAGE   \* MERGEFORMAT</w:instrText>
        </w:r>
        <w:r>
          <w:fldChar w:fldCharType="separate"/>
        </w:r>
        <w:r w:rsidR="006165FE" w:rsidRPr="006165FE">
          <w:rPr>
            <w:noProof/>
            <w:lang w:val="fr-FR"/>
          </w:rPr>
          <w:t>47</w:t>
        </w:r>
        <w:r>
          <w:fldChar w:fldCharType="end"/>
        </w:r>
        <w:r>
          <w:rPr>
            <w:lang w:val="fr-FR"/>
          </w:rPr>
          <w:t xml:space="preserve"> </w:t>
        </w:r>
      </w:p>
    </w:sdtContent>
  </w:sdt>
  <w:p w:rsidR="00B64800" w:rsidRDefault="00B64800">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2A86" w:rsidRDefault="00D12A86" w:rsidP="004936BB">
      <w:pPr>
        <w:spacing w:after="0" w:line="240" w:lineRule="auto"/>
      </w:pPr>
      <w:r>
        <w:separator/>
      </w:r>
    </w:p>
  </w:footnote>
  <w:footnote w:type="continuationSeparator" w:id="0">
    <w:p w:rsidR="00D12A86" w:rsidRDefault="00D12A86" w:rsidP="004936BB">
      <w:pPr>
        <w:spacing w:after="0" w:line="240" w:lineRule="auto"/>
      </w:pPr>
      <w:r>
        <w:continuationSeparator/>
      </w:r>
    </w:p>
  </w:footnote>
  <w:footnote w:id="1">
    <w:p w:rsidR="00B64800" w:rsidRPr="00C366EC" w:rsidRDefault="00B64800"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2">
    <w:p w:rsidR="00B64800" w:rsidRPr="001F456E" w:rsidRDefault="00B64800">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3">
    <w:p w:rsidR="00B64800" w:rsidRPr="002B7930" w:rsidRDefault="00B64800">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4">
    <w:p w:rsidR="00B64800" w:rsidRPr="00C03BCB" w:rsidRDefault="00B64800">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0424EC"/>
    <w:multiLevelType w:val="multilevel"/>
    <w:tmpl w:val="0CD0FB92"/>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5D17AAF"/>
    <w:multiLevelType w:val="hybridMultilevel"/>
    <w:tmpl w:val="B88EB9FE"/>
    <w:lvl w:ilvl="0" w:tplc="6ECC2174">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1168F2"/>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659D17E3"/>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B281063"/>
    <w:multiLevelType w:val="hybridMultilevel"/>
    <w:tmpl w:val="D1A2CF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22"/>
  </w:num>
  <w:num w:numId="2">
    <w:abstractNumId w:val="40"/>
  </w:num>
  <w:num w:numId="3">
    <w:abstractNumId w:val="4"/>
  </w:num>
  <w:num w:numId="4">
    <w:abstractNumId w:val="24"/>
  </w:num>
  <w:num w:numId="5">
    <w:abstractNumId w:val="27"/>
    <w:lvlOverride w:ilvl="0">
      <w:lvl w:ilvl="0">
        <w:start w:val="1"/>
        <w:numFmt w:val="decimal"/>
        <w:lvlText w:val="%1."/>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12"/>
  </w:num>
  <w:num w:numId="7">
    <w:abstractNumId w:val="2"/>
  </w:num>
  <w:num w:numId="8">
    <w:abstractNumId w:val="28"/>
  </w:num>
  <w:num w:numId="9">
    <w:abstractNumId w:val="34"/>
  </w:num>
  <w:num w:numId="1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31"/>
  </w:num>
  <w:num w:numId="13">
    <w:abstractNumId w:val="19"/>
  </w:num>
  <w:num w:numId="14">
    <w:abstractNumId w:val="39"/>
  </w:num>
  <w:num w:numId="15">
    <w:abstractNumId w:val="8"/>
  </w:num>
  <w:num w:numId="16">
    <w:abstractNumId w:val="23"/>
  </w:num>
  <w:num w:numId="17">
    <w:abstractNumId w:val="10"/>
  </w:num>
  <w:num w:numId="18">
    <w:abstractNumId w:val="6"/>
  </w:num>
  <w:num w:numId="19">
    <w:abstractNumId w:val="17"/>
  </w:num>
  <w:num w:numId="20">
    <w:abstractNumId w:val="33"/>
  </w:num>
  <w:num w:numId="21">
    <w:abstractNumId w:val="14"/>
  </w:num>
  <w:num w:numId="22">
    <w:abstractNumId w:val="0"/>
  </w:num>
  <w:num w:numId="23">
    <w:abstractNumId w:val="32"/>
  </w:num>
  <w:num w:numId="24">
    <w:abstractNumId w:val="13"/>
  </w:num>
  <w:num w:numId="25">
    <w:abstractNumId w:val="38"/>
  </w:num>
  <w:num w:numId="26">
    <w:abstractNumId w:val="1"/>
  </w:num>
  <w:num w:numId="27">
    <w:abstractNumId w:val="21"/>
  </w:num>
  <w:num w:numId="28">
    <w:abstractNumId w:val="5"/>
  </w:num>
  <w:num w:numId="29">
    <w:abstractNumId w:val="36"/>
  </w:num>
  <w:num w:numId="30">
    <w:abstractNumId w:val="16"/>
  </w:num>
  <w:num w:numId="31">
    <w:abstractNumId w:val="37"/>
  </w:num>
  <w:num w:numId="32">
    <w:abstractNumId w:val="26"/>
  </w:num>
  <w:num w:numId="33">
    <w:abstractNumId w:val="15"/>
  </w:num>
  <w:num w:numId="34">
    <w:abstractNumId w:val="29"/>
  </w:num>
  <w:num w:numId="35">
    <w:abstractNumId w:val="9"/>
  </w:num>
  <w:num w:numId="36">
    <w:abstractNumId w:val="30"/>
  </w:num>
  <w:num w:numId="37">
    <w:abstractNumId w:val="3"/>
  </w:num>
  <w:num w:numId="38">
    <w:abstractNumId w:val="7"/>
  </w:num>
  <w:num w:numId="39">
    <w:abstractNumId w:val="20"/>
  </w:num>
  <w:num w:numId="40">
    <w:abstractNumId w:val="18"/>
  </w:num>
  <w:num w:numId="41">
    <w:abstractNumId w:val="25"/>
  </w:num>
  <w:num w:numId="42">
    <w:abstractNumId w:val="3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C01"/>
    <w:rsid w:val="0000105F"/>
    <w:rsid w:val="000014C2"/>
    <w:rsid w:val="00001C80"/>
    <w:rsid w:val="000029B0"/>
    <w:rsid w:val="0000328C"/>
    <w:rsid w:val="0000332B"/>
    <w:rsid w:val="000035E1"/>
    <w:rsid w:val="000042A0"/>
    <w:rsid w:val="00004BB3"/>
    <w:rsid w:val="00005192"/>
    <w:rsid w:val="00005B88"/>
    <w:rsid w:val="00006D1F"/>
    <w:rsid w:val="00006DCD"/>
    <w:rsid w:val="000072E9"/>
    <w:rsid w:val="000116F2"/>
    <w:rsid w:val="00011C31"/>
    <w:rsid w:val="000127B7"/>
    <w:rsid w:val="00013277"/>
    <w:rsid w:val="00013642"/>
    <w:rsid w:val="0001390F"/>
    <w:rsid w:val="00013F24"/>
    <w:rsid w:val="00014520"/>
    <w:rsid w:val="0001528D"/>
    <w:rsid w:val="0001560D"/>
    <w:rsid w:val="000166FB"/>
    <w:rsid w:val="000173E0"/>
    <w:rsid w:val="00017C36"/>
    <w:rsid w:val="000207C3"/>
    <w:rsid w:val="0002081D"/>
    <w:rsid w:val="000208BB"/>
    <w:rsid w:val="0002186A"/>
    <w:rsid w:val="000220AA"/>
    <w:rsid w:val="000225D3"/>
    <w:rsid w:val="00022C0C"/>
    <w:rsid w:val="00022DD4"/>
    <w:rsid w:val="00025074"/>
    <w:rsid w:val="0002648D"/>
    <w:rsid w:val="000277BA"/>
    <w:rsid w:val="00027870"/>
    <w:rsid w:val="00027B76"/>
    <w:rsid w:val="000306A4"/>
    <w:rsid w:val="00031629"/>
    <w:rsid w:val="00032247"/>
    <w:rsid w:val="000322C6"/>
    <w:rsid w:val="00032358"/>
    <w:rsid w:val="000325AF"/>
    <w:rsid w:val="00032C3C"/>
    <w:rsid w:val="0003342B"/>
    <w:rsid w:val="000335C0"/>
    <w:rsid w:val="00033747"/>
    <w:rsid w:val="000338FA"/>
    <w:rsid w:val="00033956"/>
    <w:rsid w:val="00034383"/>
    <w:rsid w:val="00034835"/>
    <w:rsid w:val="000351F5"/>
    <w:rsid w:val="0003531A"/>
    <w:rsid w:val="00035A22"/>
    <w:rsid w:val="00036333"/>
    <w:rsid w:val="00036374"/>
    <w:rsid w:val="00036510"/>
    <w:rsid w:val="00041114"/>
    <w:rsid w:val="000419FB"/>
    <w:rsid w:val="00041C88"/>
    <w:rsid w:val="00041CBE"/>
    <w:rsid w:val="00042A4C"/>
    <w:rsid w:val="00042C61"/>
    <w:rsid w:val="0004432B"/>
    <w:rsid w:val="0004502D"/>
    <w:rsid w:val="000461DD"/>
    <w:rsid w:val="00046251"/>
    <w:rsid w:val="0005126D"/>
    <w:rsid w:val="00051618"/>
    <w:rsid w:val="00051AB7"/>
    <w:rsid w:val="00051D79"/>
    <w:rsid w:val="00051FCA"/>
    <w:rsid w:val="00053566"/>
    <w:rsid w:val="00053ECD"/>
    <w:rsid w:val="0005438A"/>
    <w:rsid w:val="00054AB3"/>
    <w:rsid w:val="00054D1A"/>
    <w:rsid w:val="00056087"/>
    <w:rsid w:val="000568B6"/>
    <w:rsid w:val="00056960"/>
    <w:rsid w:val="00056C5D"/>
    <w:rsid w:val="00060141"/>
    <w:rsid w:val="00060324"/>
    <w:rsid w:val="0006042C"/>
    <w:rsid w:val="00060616"/>
    <w:rsid w:val="00062014"/>
    <w:rsid w:val="000625DD"/>
    <w:rsid w:val="000629B2"/>
    <w:rsid w:val="00062FD3"/>
    <w:rsid w:val="0006335F"/>
    <w:rsid w:val="00063DA3"/>
    <w:rsid w:val="00065545"/>
    <w:rsid w:val="00065E0C"/>
    <w:rsid w:val="00065E30"/>
    <w:rsid w:val="000667AF"/>
    <w:rsid w:val="00066CBE"/>
    <w:rsid w:val="00067820"/>
    <w:rsid w:val="000707CD"/>
    <w:rsid w:val="000715F5"/>
    <w:rsid w:val="00072672"/>
    <w:rsid w:val="00072A83"/>
    <w:rsid w:val="00073045"/>
    <w:rsid w:val="0007321B"/>
    <w:rsid w:val="000732B7"/>
    <w:rsid w:val="00073A42"/>
    <w:rsid w:val="00073CB9"/>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3A93"/>
    <w:rsid w:val="0008418B"/>
    <w:rsid w:val="000841C0"/>
    <w:rsid w:val="00084515"/>
    <w:rsid w:val="0008538C"/>
    <w:rsid w:val="0008539D"/>
    <w:rsid w:val="00085845"/>
    <w:rsid w:val="0008597E"/>
    <w:rsid w:val="0008618A"/>
    <w:rsid w:val="000862A0"/>
    <w:rsid w:val="00086B80"/>
    <w:rsid w:val="00086EAF"/>
    <w:rsid w:val="0008726A"/>
    <w:rsid w:val="00087758"/>
    <w:rsid w:val="00087AF6"/>
    <w:rsid w:val="00087EAE"/>
    <w:rsid w:val="00091376"/>
    <w:rsid w:val="00091602"/>
    <w:rsid w:val="00091906"/>
    <w:rsid w:val="0009195F"/>
    <w:rsid w:val="00091F8A"/>
    <w:rsid w:val="0009206E"/>
    <w:rsid w:val="0009215B"/>
    <w:rsid w:val="000927AE"/>
    <w:rsid w:val="00092E0F"/>
    <w:rsid w:val="000935DF"/>
    <w:rsid w:val="00093BEB"/>
    <w:rsid w:val="00094047"/>
    <w:rsid w:val="0009434A"/>
    <w:rsid w:val="00094485"/>
    <w:rsid w:val="00094768"/>
    <w:rsid w:val="00094F69"/>
    <w:rsid w:val="000956DE"/>
    <w:rsid w:val="00095D03"/>
    <w:rsid w:val="00096C5B"/>
    <w:rsid w:val="000971B0"/>
    <w:rsid w:val="0009758D"/>
    <w:rsid w:val="00097722"/>
    <w:rsid w:val="00097C25"/>
    <w:rsid w:val="000A007C"/>
    <w:rsid w:val="000A0240"/>
    <w:rsid w:val="000A2D83"/>
    <w:rsid w:val="000A2E71"/>
    <w:rsid w:val="000A336B"/>
    <w:rsid w:val="000A359A"/>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A33"/>
    <w:rsid w:val="000B2BDC"/>
    <w:rsid w:val="000B3E90"/>
    <w:rsid w:val="000B3E9F"/>
    <w:rsid w:val="000B4E74"/>
    <w:rsid w:val="000B599B"/>
    <w:rsid w:val="000B5DF5"/>
    <w:rsid w:val="000B6844"/>
    <w:rsid w:val="000B694D"/>
    <w:rsid w:val="000B6EAD"/>
    <w:rsid w:val="000C0497"/>
    <w:rsid w:val="000C0D8A"/>
    <w:rsid w:val="000C14DA"/>
    <w:rsid w:val="000C2113"/>
    <w:rsid w:val="000C242B"/>
    <w:rsid w:val="000C394B"/>
    <w:rsid w:val="000C39B3"/>
    <w:rsid w:val="000C3BD5"/>
    <w:rsid w:val="000C44A4"/>
    <w:rsid w:val="000C6C3A"/>
    <w:rsid w:val="000C7105"/>
    <w:rsid w:val="000C7B55"/>
    <w:rsid w:val="000C7BBB"/>
    <w:rsid w:val="000D1401"/>
    <w:rsid w:val="000D1E7B"/>
    <w:rsid w:val="000D216F"/>
    <w:rsid w:val="000D25F0"/>
    <w:rsid w:val="000D260B"/>
    <w:rsid w:val="000D2726"/>
    <w:rsid w:val="000D2AD0"/>
    <w:rsid w:val="000D346C"/>
    <w:rsid w:val="000D3A9D"/>
    <w:rsid w:val="000D4089"/>
    <w:rsid w:val="000D424A"/>
    <w:rsid w:val="000D45EC"/>
    <w:rsid w:val="000D4EE1"/>
    <w:rsid w:val="000D4F59"/>
    <w:rsid w:val="000D502B"/>
    <w:rsid w:val="000D5AD1"/>
    <w:rsid w:val="000D5C5D"/>
    <w:rsid w:val="000D5FB4"/>
    <w:rsid w:val="000D62DA"/>
    <w:rsid w:val="000D6540"/>
    <w:rsid w:val="000D6833"/>
    <w:rsid w:val="000D740C"/>
    <w:rsid w:val="000E06DF"/>
    <w:rsid w:val="000E0A7B"/>
    <w:rsid w:val="000E0A7E"/>
    <w:rsid w:val="000E1B41"/>
    <w:rsid w:val="000E21B9"/>
    <w:rsid w:val="000E295E"/>
    <w:rsid w:val="000E30AB"/>
    <w:rsid w:val="000E3663"/>
    <w:rsid w:val="000E3CD3"/>
    <w:rsid w:val="000E41B8"/>
    <w:rsid w:val="000E45D5"/>
    <w:rsid w:val="000E4B24"/>
    <w:rsid w:val="000E5680"/>
    <w:rsid w:val="000E57A8"/>
    <w:rsid w:val="000E5AB1"/>
    <w:rsid w:val="000E5C43"/>
    <w:rsid w:val="000E5E66"/>
    <w:rsid w:val="000E6339"/>
    <w:rsid w:val="000E7FCD"/>
    <w:rsid w:val="000F0628"/>
    <w:rsid w:val="000F08DC"/>
    <w:rsid w:val="000F09CE"/>
    <w:rsid w:val="000F10C2"/>
    <w:rsid w:val="000F25D0"/>
    <w:rsid w:val="000F2F35"/>
    <w:rsid w:val="000F361C"/>
    <w:rsid w:val="000F3BAD"/>
    <w:rsid w:val="000F4C34"/>
    <w:rsid w:val="000F710E"/>
    <w:rsid w:val="000F7CB4"/>
    <w:rsid w:val="00100B0D"/>
    <w:rsid w:val="00100BE0"/>
    <w:rsid w:val="00102352"/>
    <w:rsid w:val="001032EE"/>
    <w:rsid w:val="00103A8F"/>
    <w:rsid w:val="00104982"/>
    <w:rsid w:val="0010536D"/>
    <w:rsid w:val="00106E0C"/>
    <w:rsid w:val="00106F51"/>
    <w:rsid w:val="00107121"/>
    <w:rsid w:val="001073B7"/>
    <w:rsid w:val="001075BC"/>
    <w:rsid w:val="0011058A"/>
    <w:rsid w:val="00110736"/>
    <w:rsid w:val="00110C08"/>
    <w:rsid w:val="001111D0"/>
    <w:rsid w:val="0011276B"/>
    <w:rsid w:val="001134CB"/>
    <w:rsid w:val="00113A92"/>
    <w:rsid w:val="00114179"/>
    <w:rsid w:val="001149E7"/>
    <w:rsid w:val="00114BA5"/>
    <w:rsid w:val="00115F37"/>
    <w:rsid w:val="00117609"/>
    <w:rsid w:val="001178D4"/>
    <w:rsid w:val="00117F24"/>
    <w:rsid w:val="00120231"/>
    <w:rsid w:val="001207A4"/>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62FD"/>
    <w:rsid w:val="00127487"/>
    <w:rsid w:val="001276C9"/>
    <w:rsid w:val="00127C69"/>
    <w:rsid w:val="00127E37"/>
    <w:rsid w:val="0013003E"/>
    <w:rsid w:val="00130817"/>
    <w:rsid w:val="00130C30"/>
    <w:rsid w:val="0013246D"/>
    <w:rsid w:val="00132493"/>
    <w:rsid w:val="001336D5"/>
    <w:rsid w:val="001338D4"/>
    <w:rsid w:val="00133EEC"/>
    <w:rsid w:val="00134E33"/>
    <w:rsid w:val="0013527C"/>
    <w:rsid w:val="00135CAF"/>
    <w:rsid w:val="00136F33"/>
    <w:rsid w:val="00137642"/>
    <w:rsid w:val="001400E7"/>
    <w:rsid w:val="001405B5"/>
    <w:rsid w:val="0014267C"/>
    <w:rsid w:val="00142750"/>
    <w:rsid w:val="001427D5"/>
    <w:rsid w:val="0014344F"/>
    <w:rsid w:val="00143637"/>
    <w:rsid w:val="0014459C"/>
    <w:rsid w:val="001449F9"/>
    <w:rsid w:val="00144BEF"/>
    <w:rsid w:val="00145941"/>
    <w:rsid w:val="00145AFA"/>
    <w:rsid w:val="00145EEB"/>
    <w:rsid w:val="00145F90"/>
    <w:rsid w:val="001462F8"/>
    <w:rsid w:val="00146327"/>
    <w:rsid w:val="00146544"/>
    <w:rsid w:val="0014672C"/>
    <w:rsid w:val="00147354"/>
    <w:rsid w:val="00147F79"/>
    <w:rsid w:val="0015073B"/>
    <w:rsid w:val="00150CAE"/>
    <w:rsid w:val="00150D02"/>
    <w:rsid w:val="00150DF2"/>
    <w:rsid w:val="0015134D"/>
    <w:rsid w:val="0015148B"/>
    <w:rsid w:val="0015178C"/>
    <w:rsid w:val="001520F9"/>
    <w:rsid w:val="001531BA"/>
    <w:rsid w:val="001534D5"/>
    <w:rsid w:val="00153E86"/>
    <w:rsid w:val="001543B3"/>
    <w:rsid w:val="0015468A"/>
    <w:rsid w:val="00154C6D"/>
    <w:rsid w:val="00154F7E"/>
    <w:rsid w:val="001554D8"/>
    <w:rsid w:val="0015739D"/>
    <w:rsid w:val="00157A01"/>
    <w:rsid w:val="00160018"/>
    <w:rsid w:val="001604B7"/>
    <w:rsid w:val="001613DA"/>
    <w:rsid w:val="00162982"/>
    <w:rsid w:val="00162F73"/>
    <w:rsid w:val="001631E9"/>
    <w:rsid w:val="0016321B"/>
    <w:rsid w:val="00163E04"/>
    <w:rsid w:val="00164ACD"/>
    <w:rsid w:val="00164F72"/>
    <w:rsid w:val="00165468"/>
    <w:rsid w:val="0016550B"/>
    <w:rsid w:val="00165E67"/>
    <w:rsid w:val="00166751"/>
    <w:rsid w:val="00166BC3"/>
    <w:rsid w:val="0016707C"/>
    <w:rsid w:val="001701A0"/>
    <w:rsid w:val="001702A4"/>
    <w:rsid w:val="001709ED"/>
    <w:rsid w:val="00171F42"/>
    <w:rsid w:val="00173002"/>
    <w:rsid w:val="001736E5"/>
    <w:rsid w:val="00173C50"/>
    <w:rsid w:val="00174141"/>
    <w:rsid w:val="00174578"/>
    <w:rsid w:val="001746DC"/>
    <w:rsid w:val="001757D1"/>
    <w:rsid w:val="001776CB"/>
    <w:rsid w:val="00177882"/>
    <w:rsid w:val="00177AB6"/>
    <w:rsid w:val="00180111"/>
    <w:rsid w:val="00180336"/>
    <w:rsid w:val="001810DC"/>
    <w:rsid w:val="001811E9"/>
    <w:rsid w:val="00181961"/>
    <w:rsid w:val="00184479"/>
    <w:rsid w:val="00184D28"/>
    <w:rsid w:val="00185203"/>
    <w:rsid w:val="00185634"/>
    <w:rsid w:val="001857D0"/>
    <w:rsid w:val="001858CD"/>
    <w:rsid w:val="00185B97"/>
    <w:rsid w:val="001874DC"/>
    <w:rsid w:val="00187F12"/>
    <w:rsid w:val="001900C5"/>
    <w:rsid w:val="00190875"/>
    <w:rsid w:val="00190885"/>
    <w:rsid w:val="00190BC3"/>
    <w:rsid w:val="00190DC6"/>
    <w:rsid w:val="0019310D"/>
    <w:rsid w:val="00193225"/>
    <w:rsid w:val="00193EDA"/>
    <w:rsid w:val="00194566"/>
    <w:rsid w:val="0019520F"/>
    <w:rsid w:val="00195988"/>
    <w:rsid w:val="00196DDC"/>
    <w:rsid w:val="00196DFC"/>
    <w:rsid w:val="00196E87"/>
    <w:rsid w:val="001973D2"/>
    <w:rsid w:val="00197F19"/>
    <w:rsid w:val="001A125A"/>
    <w:rsid w:val="001A2337"/>
    <w:rsid w:val="001A26ED"/>
    <w:rsid w:val="001A2899"/>
    <w:rsid w:val="001A317E"/>
    <w:rsid w:val="001A42D9"/>
    <w:rsid w:val="001A4404"/>
    <w:rsid w:val="001A5176"/>
    <w:rsid w:val="001A528B"/>
    <w:rsid w:val="001A529E"/>
    <w:rsid w:val="001A5353"/>
    <w:rsid w:val="001A57E6"/>
    <w:rsid w:val="001A5D73"/>
    <w:rsid w:val="001A6102"/>
    <w:rsid w:val="001A67A1"/>
    <w:rsid w:val="001A69AB"/>
    <w:rsid w:val="001A70B0"/>
    <w:rsid w:val="001A74B9"/>
    <w:rsid w:val="001A7A30"/>
    <w:rsid w:val="001B0124"/>
    <w:rsid w:val="001B12BD"/>
    <w:rsid w:val="001B1429"/>
    <w:rsid w:val="001B19D2"/>
    <w:rsid w:val="001B2EA8"/>
    <w:rsid w:val="001B335E"/>
    <w:rsid w:val="001B36DF"/>
    <w:rsid w:val="001B43A8"/>
    <w:rsid w:val="001B554F"/>
    <w:rsid w:val="001B5827"/>
    <w:rsid w:val="001C01C6"/>
    <w:rsid w:val="001C03D3"/>
    <w:rsid w:val="001C04C1"/>
    <w:rsid w:val="001C089B"/>
    <w:rsid w:val="001C0C42"/>
    <w:rsid w:val="001C0E0F"/>
    <w:rsid w:val="001C1C65"/>
    <w:rsid w:val="001C1F4C"/>
    <w:rsid w:val="001C2094"/>
    <w:rsid w:val="001C29F0"/>
    <w:rsid w:val="001C2FBB"/>
    <w:rsid w:val="001C35BB"/>
    <w:rsid w:val="001C3818"/>
    <w:rsid w:val="001C3852"/>
    <w:rsid w:val="001C38EA"/>
    <w:rsid w:val="001C4EB6"/>
    <w:rsid w:val="001C5424"/>
    <w:rsid w:val="001C5ED7"/>
    <w:rsid w:val="001C5F7F"/>
    <w:rsid w:val="001C65FA"/>
    <w:rsid w:val="001C71D2"/>
    <w:rsid w:val="001D0040"/>
    <w:rsid w:val="001D09F3"/>
    <w:rsid w:val="001D180F"/>
    <w:rsid w:val="001D1983"/>
    <w:rsid w:val="001D1989"/>
    <w:rsid w:val="001D24B9"/>
    <w:rsid w:val="001D3718"/>
    <w:rsid w:val="001D49F3"/>
    <w:rsid w:val="001D53B3"/>
    <w:rsid w:val="001D757A"/>
    <w:rsid w:val="001E0363"/>
    <w:rsid w:val="001E0924"/>
    <w:rsid w:val="001E14CD"/>
    <w:rsid w:val="001E2811"/>
    <w:rsid w:val="001E2868"/>
    <w:rsid w:val="001E2F80"/>
    <w:rsid w:val="001E3323"/>
    <w:rsid w:val="001E4CD7"/>
    <w:rsid w:val="001E4D59"/>
    <w:rsid w:val="001E54EC"/>
    <w:rsid w:val="001E550E"/>
    <w:rsid w:val="001E6053"/>
    <w:rsid w:val="001E7350"/>
    <w:rsid w:val="001E7895"/>
    <w:rsid w:val="001F02CD"/>
    <w:rsid w:val="001F0582"/>
    <w:rsid w:val="001F05DA"/>
    <w:rsid w:val="001F16AE"/>
    <w:rsid w:val="001F25C4"/>
    <w:rsid w:val="001F354D"/>
    <w:rsid w:val="001F4355"/>
    <w:rsid w:val="001F456E"/>
    <w:rsid w:val="001F49D3"/>
    <w:rsid w:val="001F4F51"/>
    <w:rsid w:val="001F506D"/>
    <w:rsid w:val="001F56AF"/>
    <w:rsid w:val="001F62AC"/>
    <w:rsid w:val="001F6457"/>
    <w:rsid w:val="001F705E"/>
    <w:rsid w:val="001F7646"/>
    <w:rsid w:val="001F7A07"/>
    <w:rsid w:val="001F7DB4"/>
    <w:rsid w:val="00200665"/>
    <w:rsid w:val="00200A39"/>
    <w:rsid w:val="00200C66"/>
    <w:rsid w:val="00201C45"/>
    <w:rsid w:val="00203AEB"/>
    <w:rsid w:val="00203B2B"/>
    <w:rsid w:val="00204435"/>
    <w:rsid w:val="0020469A"/>
    <w:rsid w:val="00204A5C"/>
    <w:rsid w:val="0020551F"/>
    <w:rsid w:val="00205583"/>
    <w:rsid w:val="00205A47"/>
    <w:rsid w:val="002073A5"/>
    <w:rsid w:val="0020794D"/>
    <w:rsid w:val="002079DA"/>
    <w:rsid w:val="002108A4"/>
    <w:rsid w:val="0021112F"/>
    <w:rsid w:val="002114A0"/>
    <w:rsid w:val="002116B2"/>
    <w:rsid w:val="00211A6B"/>
    <w:rsid w:val="0021239C"/>
    <w:rsid w:val="0021246A"/>
    <w:rsid w:val="00213387"/>
    <w:rsid w:val="0021364D"/>
    <w:rsid w:val="00214458"/>
    <w:rsid w:val="00215262"/>
    <w:rsid w:val="00215603"/>
    <w:rsid w:val="00215609"/>
    <w:rsid w:val="0021575B"/>
    <w:rsid w:val="00216289"/>
    <w:rsid w:val="00216C5F"/>
    <w:rsid w:val="00216DF2"/>
    <w:rsid w:val="0021706E"/>
    <w:rsid w:val="00217214"/>
    <w:rsid w:val="002174C9"/>
    <w:rsid w:val="00217721"/>
    <w:rsid w:val="00220ACC"/>
    <w:rsid w:val="00221520"/>
    <w:rsid w:val="002215EA"/>
    <w:rsid w:val="00221679"/>
    <w:rsid w:val="002218A8"/>
    <w:rsid w:val="00221B36"/>
    <w:rsid w:val="00221C44"/>
    <w:rsid w:val="00222C71"/>
    <w:rsid w:val="00222E6E"/>
    <w:rsid w:val="00222F46"/>
    <w:rsid w:val="00223249"/>
    <w:rsid w:val="002238C3"/>
    <w:rsid w:val="00223BE0"/>
    <w:rsid w:val="0022436E"/>
    <w:rsid w:val="00226059"/>
    <w:rsid w:val="00226539"/>
    <w:rsid w:val="002267AC"/>
    <w:rsid w:val="00226E0B"/>
    <w:rsid w:val="00226E7C"/>
    <w:rsid w:val="0022749D"/>
    <w:rsid w:val="002278A2"/>
    <w:rsid w:val="00230004"/>
    <w:rsid w:val="00230A14"/>
    <w:rsid w:val="00231405"/>
    <w:rsid w:val="00231A60"/>
    <w:rsid w:val="00231DF4"/>
    <w:rsid w:val="0023209C"/>
    <w:rsid w:val="00234135"/>
    <w:rsid w:val="00234442"/>
    <w:rsid w:val="002344FC"/>
    <w:rsid w:val="0023481E"/>
    <w:rsid w:val="00234E18"/>
    <w:rsid w:val="0023512F"/>
    <w:rsid w:val="00235574"/>
    <w:rsid w:val="00235859"/>
    <w:rsid w:val="0023655F"/>
    <w:rsid w:val="00236DDE"/>
    <w:rsid w:val="00237EB8"/>
    <w:rsid w:val="0024012C"/>
    <w:rsid w:val="0024020E"/>
    <w:rsid w:val="00240577"/>
    <w:rsid w:val="002408B2"/>
    <w:rsid w:val="00240C9B"/>
    <w:rsid w:val="0024143D"/>
    <w:rsid w:val="00241814"/>
    <w:rsid w:val="00241845"/>
    <w:rsid w:val="00241875"/>
    <w:rsid w:val="00241B02"/>
    <w:rsid w:val="00241E35"/>
    <w:rsid w:val="00241F86"/>
    <w:rsid w:val="002422E7"/>
    <w:rsid w:val="00242641"/>
    <w:rsid w:val="002433A8"/>
    <w:rsid w:val="002434CB"/>
    <w:rsid w:val="00243C0A"/>
    <w:rsid w:val="00243C11"/>
    <w:rsid w:val="00243D0F"/>
    <w:rsid w:val="00243F17"/>
    <w:rsid w:val="00244257"/>
    <w:rsid w:val="002443D0"/>
    <w:rsid w:val="002446B1"/>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28D3"/>
    <w:rsid w:val="00252B67"/>
    <w:rsid w:val="00253470"/>
    <w:rsid w:val="00253BBA"/>
    <w:rsid w:val="0025426D"/>
    <w:rsid w:val="00254A61"/>
    <w:rsid w:val="00254BA4"/>
    <w:rsid w:val="00254FA3"/>
    <w:rsid w:val="00255393"/>
    <w:rsid w:val="00256CBB"/>
    <w:rsid w:val="002574B7"/>
    <w:rsid w:val="002576F6"/>
    <w:rsid w:val="00257C66"/>
    <w:rsid w:val="00260026"/>
    <w:rsid w:val="002602E9"/>
    <w:rsid w:val="00260505"/>
    <w:rsid w:val="00260518"/>
    <w:rsid w:val="0026056A"/>
    <w:rsid w:val="00261A30"/>
    <w:rsid w:val="00261EA6"/>
    <w:rsid w:val="00262052"/>
    <w:rsid w:val="002623C3"/>
    <w:rsid w:val="00262AD2"/>
    <w:rsid w:val="00262F86"/>
    <w:rsid w:val="002639CF"/>
    <w:rsid w:val="00263C2D"/>
    <w:rsid w:val="0026452F"/>
    <w:rsid w:val="002647F6"/>
    <w:rsid w:val="00265E63"/>
    <w:rsid w:val="002660D3"/>
    <w:rsid w:val="00266720"/>
    <w:rsid w:val="00266B12"/>
    <w:rsid w:val="00266E29"/>
    <w:rsid w:val="00266E9D"/>
    <w:rsid w:val="00267F24"/>
    <w:rsid w:val="002716D1"/>
    <w:rsid w:val="00271E64"/>
    <w:rsid w:val="00273066"/>
    <w:rsid w:val="002732ED"/>
    <w:rsid w:val="0027333D"/>
    <w:rsid w:val="002733B5"/>
    <w:rsid w:val="00273441"/>
    <w:rsid w:val="00273493"/>
    <w:rsid w:val="00273D2D"/>
    <w:rsid w:val="002742BC"/>
    <w:rsid w:val="00275604"/>
    <w:rsid w:val="002758A7"/>
    <w:rsid w:val="00276992"/>
    <w:rsid w:val="00276DF2"/>
    <w:rsid w:val="00276FDD"/>
    <w:rsid w:val="00277931"/>
    <w:rsid w:val="00280829"/>
    <w:rsid w:val="00280869"/>
    <w:rsid w:val="00280C86"/>
    <w:rsid w:val="00282775"/>
    <w:rsid w:val="0028292C"/>
    <w:rsid w:val="00285B00"/>
    <w:rsid w:val="00285EE7"/>
    <w:rsid w:val="00286948"/>
    <w:rsid w:val="00286FA4"/>
    <w:rsid w:val="00287AEE"/>
    <w:rsid w:val="00287E4C"/>
    <w:rsid w:val="00287FB0"/>
    <w:rsid w:val="00290526"/>
    <w:rsid w:val="00290559"/>
    <w:rsid w:val="00290F15"/>
    <w:rsid w:val="00292850"/>
    <w:rsid w:val="00292A21"/>
    <w:rsid w:val="00292DC2"/>
    <w:rsid w:val="00293227"/>
    <w:rsid w:val="00293AFE"/>
    <w:rsid w:val="00293C27"/>
    <w:rsid w:val="00294BBA"/>
    <w:rsid w:val="00295672"/>
    <w:rsid w:val="0029581F"/>
    <w:rsid w:val="00296930"/>
    <w:rsid w:val="00296A54"/>
    <w:rsid w:val="00296BEA"/>
    <w:rsid w:val="002A02B3"/>
    <w:rsid w:val="002A0C5A"/>
    <w:rsid w:val="002A12B5"/>
    <w:rsid w:val="002A181D"/>
    <w:rsid w:val="002A199B"/>
    <w:rsid w:val="002A26F8"/>
    <w:rsid w:val="002A2A64"/>
    <w:rsid w:val="002A2F7E"/>
    <w:rsid w:val="002A42CA"/>
    <w:rsid w:val="002A495C"/>
    <w:rsid w:val="002A4C0F"/>
    <w:rsid w:val="002A4CBA"/>
    <w:rsid w:val="002A4E4A"/>
    <w:rsid w:val="002A658B"/>
    <w:rsid w:val="002A7454"/>
    <w:rsid w:val="002A76B7"/>
    <w:rsid w:val="002B005D"/>
    <w:rsid w:val="002B0454"/>
    <w:rsid w:val="002B06C8"/>
    <w:rsid w:val="002B0821"/>
    <w:rsid w:val="002B12B0"/>
    <w:rsid w:val="002B13D2"/>
    <w:rsid w:val="002B2B8E"/>
    <w:rsid w:val="002B4665"/>
    <w:rsid w:val="002B46CE"/>
    <w:rsid w:val="002B4ADA"/>
    <w:rsid w:val="002B5212"/>
    <w:rsid w:val="002B5387"/>
    <w:rsid w:val="002B5924"/>
    <w:rsid w:val="002B59CE"/>
    <w:rsid w:val="002B77AF"/>
    <w:rsid w:val="002B7930"/>
    <w:rsid w:val="002C0630"/>
    <w:rsid w:val="002C0D54"/>
    <w:rsid w:val="002C0DF6"/>
    <w:rsid w:val="002C140F"/>
    <w:rsid w:val="002C2544"/>
    <w:rsid w:val="002C28EE"/>
    <w:rsid w:val="002C33B3"/>
    <w:rsid w:val="002C3BBF"/>
    <w:rsid w:val="002C46ED"/>
    <w:rsid w:val="002C5630"/>
    <w:rsid w:val="002D0BDC"/>
    <w:rsid w:val="002D0D0B"/>
    <w:rsid w:val="002D1C34"/>
    <w:rsid w:val="002D2101"/>
    <w:rsid w:val="002D238E"/>
    <w:rsid w:val="002D25C7"/>
    <w:rsid w:val="002D3707"/>
    <w:rsid w:val="002D38DB"/>
    <w:rsid w:val="002D3B2D"/>
    <w:rsid w:val="002D49B2"/>
    <w:rsid w:val="002D4D6C"/>
    <w:rsid w:val="002D4EBC"/>
    <w:rsid w:val="002D55EF"/>
    <w:rsid w:val="002D5681"/>
    <w:rsid w:val="002D621F"/>
    <w:rsid w:val="002D64BA"/>
    <w:rsid w:val="002D6A70"/>
    <w:rsid w:val="002D7709"/>
    <w:rsid w:val="002E048D"/>
    <w:rsid w:val="002E111D"/>
    <w:rsid w:val="002E1425"/>
    <w:rsid w:val="002E17B3"/>
    <w:rsid w:val="002E1CBC"/>
    <w:rsid w:val="002E1ED7"/>
    <w:rsid w:val="002E1FCB"/>
    <w:rsid w:val="002E21BE"/>
    <w:rsid w:val="002E3943"/>
    <w:rsid w:val="002E3974"/>
    <w:rsid w:val="002E3F82"/>
    <w:rsid w:val="002E4082"/>
    <w:rsid w:val="002E47DA"/>
    <w:rsid w:val="002E4840"/>
    <w:rsid w:val="002E4DEA"/>
    <w:rsid w:val="002E550A"/>
    <w:rsid w:val="002E57B5"/>
    <w:rsid w:val="002E5A0F"/>
    <w:rsid w:val="002E5D6C"/>
    <w:rsid w:val="002E6956"/>
    <w:rsid w:val="002E701D"/>
    <w:rsid w:val="002E7967"/>
    <w:rsid w:val="002F104B"/>
    <w:rsid w:val="002F169E"/>
    <w:rsid w:val="002F2746"/>
    <w:rsid w:val="002F2E5F"/>
    <w:rsid w:val="002F3600"/>
    <w:rsid w:val="002F5B5A"/>
    <w:rsid w:val="002F5C3E"/>
    <w:rsid w:val="002F5CB6"/>
    <w:rsid w:val="002F6141"/>
    <w:rsid w:val="002F687A"/>
    <w:rsid w:val="002F6D78"/>
    <w:rsid w:val="002F72CF"/>
    <w:rsid w:val="002F7739"/>
    <w:rsid w:val="002F7869"/>
    <w:rsid w:val="002F795E"/>
    <w:rsid w:val="002F7AF2"/>
    <w:rsid w:val="0030002A"/>
    <w:rsid w:val="003000E9"/>
    <w:rsid w:val="00300D82"/>
    <w:rsid w:val="003022DD"/>
    <w:rsid w:val="00302313"/>
    <w:rsid w:val="0030251F"/>
    <w:rsid w:val="00302A23"/>
    <w:rsid w:val="0030303B"/>
    <w:rsid w:val="003030E6"/>
    <w:rsid w:val="00303914"/>
    <w:rsid w:val="00304138"/>
    <w:rsid w:val="00305160"/>
    <w:rsid w:val="0030564D"/>
    <w:rsid w:val="003070CC"/>
    <w:rsid w:val="0030751B"/>
    <w:rsid w:val="003075BF"/>
    <w:rsid w:val="00307629"/>
    <w:rsid w:val="00307D58"/>
    <w:rsid w:val="00310A7A"/>
    <w:rsid w:val="00311351"/>
    <w:rsid w:val="0031143F"/>
    <w:rsid w:val="00311E74"/>
    <w:rsid w:val="00312974"/>
    <w:rsid w:val="00313363"/>
    <w:rsid w:val="0031346D"/>
    <w:rsid w:val="00313647"/>
    <w:rsid w:val="003141CC"/>
    <w:rsid w:val="0031470A"/>
    <w:rsid w:val="00315267"/>
    <w:rsid w:val="00316230"/>
    <w:rsid w:val="00316D3C"/>
    <w:rsid w:val="00316D51"/>
    <w:rsid w:val="00316FD7"/>
    <w:rsid w:val="00320250"/>
    <w:rsid w:val="00320A1A"/>
    <w:rsid w:val="00320E61"/>
    <w:rsid w:val="00321803"/>
    <w:rsid w:val="003224EB"/>
    <w:rsid w:val="00322591"/>
    <w:rsid w:val="00322662"/>
    <w:rsid w:val="0032364A"/>
    <w:rsid w:val="00323827"/>
    <w:rsid w:val="00323F0F"/>
    <w:rsid w:val="003245C8"/>
    <w:rsid w:val="00324EAF"/>
    <w:rsid w:val="0032578B"/>
    <w:rsid w:val="00327312"/>
    <w:rsid w:val="00327EBA"/>
    <w:rsid w:val="00330B63"/>
    <w:rsid w:val="00332202"/>
    <w:rsid w:val="00332A21"/>
    <w:rsid w:val="00332CF3"/>
    <w:rsid w:val="00333514"/>
    <w:rsid w:val="0033383A"/>
    <w:rsid w:val="00333CF4"/>
    <w:rsid w:val="00335106"/>
    <w:rsid w:val="00335139"/>
    <w:rsid w:val="003358D9"/>
    <w:rsid w:val="003360BF"/>
    <w:rsid w:val="00336820"/>
    <w:rsid w:val="003376DE"/>
    <w:rsid w:val="00340183"/>
    <w:rsid w:val="003403CD"/>
    <w:rsid w:val="003411E8"/>
    <w:rsid w:val="003412CB"/>
    <w:rsid w:val="0034142E"/>
    <w:rsid w:val="00342443"/>
    <w:rsid w:val="003429F4"/>
    <w:rsid w:val="0034312E"/>
    <w:rsid w:val="003440B5"/>
    <w:rsid w:val="00344951"/>
    <w:rsid w:val="003449EE"/>
    <w:rsid w:val="003451CA"/>
    <w:rsid w:val="00345623"/>
    <w:rsid w:val="00345A72"/>
    <w:rsid w:val="0034692C"/>
    <w:rsid w:val="00346D3E"/>
    <w:rsid w:val="00346EF1"/>
    <w:rsid w:val="00346F28"/>
    <w:rsid w:val="00347120"/>
    <w:rsid w:val="00347E7F"/>
    <w:rsid w:val="00347F82"/>
    <w:rsid w:val="003505C2"/>
    <w:rsid w:val="00350DB4"/>
    <w:rsid w:val="003516D5"/>
    <w:rsid w:val="003516F8"/>
    <w:rsid w:val="00352BEA"/>
    <w:rsid w:val="003533A4"/>
    <w:rsid w:val="00353436"/>
    <w:rsid w:val="00353456"/>
    <w:rsid w:val="00353681"/>
    <w:rsid w:val="00353AB5"/>
    <w:rsid w:val="003544F2"/>
    <w:rsid w:val="0035494F"/>
    <w:rsid w:val="00354FE6"/>
    <w:rsid w:val="003553F7"/>
    <w:rsid w:val="0035671F"/>
    <w:rsid w:val="00360301"/>
    <w:rsid w:val="00360388"/>
    <w:rsid w:val="0036051D"/>
    <w:rsid w:val="00360A9B"/>
    <w:rsid w:val="00360ADF"/>
    <w:rsid w:val="00360F66"/>
    <w:rsid w:val="0036152E"/>
    <w:rsid w:val="0036186F"/>
    <w:rsid w:val="00362581"/>
    <w:rsid w:val="00362872"/>
    <w:rsid w:val="003629B8"/>
    <w:rsid w:val="003633CC"/>
    <w:rsid w:val="00364547"/>
    <w:rsid w:val="00364A00"/>
    <w:rsid w:val="00364FB2"/>
    <w:rsid w:val="00365169"/>
    <w:rsid w:val="00365706"/>
    <w:rsid w:val="003660CA"/>
    <w:rsid w:val="003664EC"/>
    <w:rsid w:val="003667F0"/>
    <w:rsid w:val="00366C51"/>
    <w:rsid w:val="00367248"/>
    <w:rsid w:val="003672A0"/>
    <w:rsid w:val="003672EE"/>
    <w:rsid w:val="00370F66"/>
    <w:rsid w:val="00371EF3"/>
    <w:rsid w:val="00371FE4"/>
    <w:rsid w:val="003722E6"/>
    <w:rsid w:val="00372AEC"/>
    <w:rsid w:val="0037381B"/>
    <w:rsid w:val="00373A0F"/>
    <w:rsid w:val="00374DA7"/>
    <w:rsid w:val="003753C7"/>
    <w:rsid w:val="003765F0"/>
    <w:rsid w:val="0037670D"/>
    <w:rsid w:val="003774C4"/>
    <w:rsid w:val="00377916"/>
    <w:rsid w:val="0038263E"/>
    <w:rsid w:val="003827E3"/>
    <w:rsid w:val="00383201"/>
    <w:rsid w:val="003847F9"/>
    <w:rsid w:val="00385744"/>
    <w:rsid w:val="00385859"/>
    <w:rsid w:val="00385DCE"/>
    <w:rsid w:val="00385E02"/>
    <w:rsid w:val="003861D8"/>
    <w:rsid w:val="003863CB"/>
    <w:rsid w:val="003864FD"/>
    <w:rsid w:val="00387FC3"/>
    <w:rsid w:val="00390068"/>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EEC"/>
    <w:rsid w:val="00395615"/>
    <w:rsid w:val="0039726C"/>
    <w:rsid w:val="0039745D"/>
    <w:rsid w:val="00397AC2"/>
    <w:rsid w:val="00397D51"/>
    <w:rsid w:val="003A02CF"/>
    <w:rsid w:val="003A06F9"/>
    <w:rsid w:val="003A117C"/>
    <w:rsid w:val="003A1F73"/>
    <w:rsid w:val="003A28DB"/>
    <w:rsid w:val="003A2C5C"/>
    <w:rsid w:val="003A3293"/>
    <w:rsid w:val="003A36D4"/>
    <w:rsid w:val="003A372B"/>
    <w:rsid w:val="003A5542"/>
    <w:rsid w:val="003A563A"/>
    <w:rsid w:val="003A627B"/>
    <w:rsid w:val="003A651C"/>
    <w:rsid w:val="003A68D2"/>
    <w:rsid w:val="003A68D8"/>
    <w:rsid w:val="003A6B0F"/>
    <w:rsid w:val="003A75FF"/>
    <w:rsid w:val="003A77CB"/>
    <w:rsid w:val="003A7DFE"/>
    <w:rsid w:val="003A7F90"/>
    <w:rsid w:val="003B0459"/>
    <w:rsid w:val="003B077B"/>
    <w:rsid w:val="003B0C36"/>
    <w:rsid w:val="003B142E"/>
    <w:rsid w:val="003B145C"/>
    <w:rsid w:val="003B18C9"/>
    <w:rsid w:val="003B1970"/>
    <w:rsid w:val="003B1C30"/>
    <w:rsid w:val="003B206A"/>
    <w:rsid w:val="003B32D1"/>
    <w:rsid w:val="003B3886"/>
    <w:rsid w:val="003B57FD"/>
    <w:rsid w:val="003B5DB1"/>
    <w:rsid w:val="003B671A"/>
    <w:rsid w:val="003B6857"/>
    <w:rsid w:val="003B6FBD"/>
    <w:rsid w:val="003C0A86"/>
    <w:rsid w:val="003C1593"/>
    <w:rsid w:val="003C181D"/>
    <w:rsid w:val="003C273C"/>
    <w:rsid w:val="003C2761"/>
    <w:rsid w:val="003C3262"/>
    <w:rsid w:val="003C347E"/>
    <w:rsid w:val="003C3AC6"/>
    <w:rsid w:val="003C43BF"/>
    <w:rsid w:val="003C4527"/>
    <w:rsid w:val="003C4891"/>
    <w:rsid w:val="003C5562"/>
    <w:rsid w:val="003C5CC8"/>
    <w:rsid w:val="003C5FDC"/>
    <w:rsid w:val="003C662E"/>
    <w:rsid w:val="003C6A5B"/>
    <w:rsid w:val="003C7422"/>
    <w:rsid w:val="003C7748"/>
    <w:rsid w:val="003C7A3F"/>
    <w:rsid w:val="003D02A7"/>
    <w:rsid w:val="003D0B6F"/>
    <w:rsid w:val="003D1A43"/>
    <w:rsid w:val="003D2D51"/>
    <w:rsid w:val="003D36A2"/>
    <w:rsid w:val="003D3AE3"/>
    <w:rsid w:val="003D4265"/>
    <w:rsid w:val="003D42EC"/>
    <w:rsid w:val="003D4D05"/>
    <w:rsid w:val="003D545A"/>
    <w:rsid w:val="003D6076"/>
    <w:rsid w:val="003D6967"/>
    <w:rsid w:val="003D6A9C"/>
    <w:rsid w:val="003D74A0"/>
    <w:rsid w:val="003D799B"/>
    <w:rsid w:val="003E0D71"/>
    <w:rsid w:val="003E0E34"/>
    <w:rsid w:val="003E0E54"/>
    <w:rsid w:val="003E2589"/>
    <w:rsid w:val="003E291E"/>
    <w:rsid w:val="003E3FC8"/>
    <w:rsid w:val="003E484A"/>
    <w:rsid w:val="003E4B34"/>
    <w:rsid w:val="003E51D3"/>
    <w:rsid w:val="003E547E"/>
    <w:rsid w:val="003E5803"/>
    <w:rsid w:val="003E5C05"/>
    <w:rsid w:val="003E643A"/>
    <w:rsid w:val="003E73B6"/>
    <w:rsid w:val="003E78A2"/>
    <w:rsid w:val="003F0B5A"/>
    <w:rsid w:val="003F0C85"/>
    <w:rsid w:val="003F0D04"/>
    <w:rsid w:val="003F0EFD"/>
    <w:rsid w:val="003F0F27"/>
    <w:rsid w:val="003F3E88"/>
    <w:rsid w:val="003F4680"/>
    <w:rsid w:val="003F5532"/>
    <w:rsid w:val="003F5F97"/>
    <w:rsid w:val="003F60DD"/>
    <w:rsid w:val="003F6376"/>
    <w:rsid w:val="003F7C80"/>
    <w:rsid w:val="003F7FA4"/>
    <w:rsid w:val="00400838"/>
    <w:rsid w:val="004009DD"/>
    <w:rsid w:val="004015CA"/>
    <w:rsid w:val="004016E4"/>
    <w:rsid w:val="00401A4D"/>
    <w:rsid w:val="00402841"/>
    <w:rsid w:val="004030A4"/>
    <w:rsid w:val="004041D3"/>
    <w:rsid w:val="0040760C"/>
    <w:rsid w:val="0041067E"/>
    <w:rsid w:val="00411474"/>
    <w:rsid w:val="00411706"/>
    <w:rsid w:val="004126D8"/>
    <w:rsid w:val="00412AAF"/>
    <w:rsid w:val="004130BA"/>
    <w:rsid w:val="00413CF6"/>
    <w:rsid w:val="00413DFB"/>
    <w:rsid w:val="00414090"/>
    <w:rsid w:val="0041464B"/>
    <w:rsid w:val="0041500E"/>
    <w:rsid w:val="004152F4"/>
    <w:rsid w:val="00415381"/>
    <w:rsid w:val="0041598C"/>
    <w:rsid w:val="004161BD"/>
    <w:rsid w:val="004164BB"/>
    <w:rsid w:val="004167FF"/>
    <w:rsid w:val="00416889"/>
    <w:rsid w:val="004168F3"/>
    <w:rsid w:val="00416C1C"/>
    <w:rsid w:val="004172FC"/>
    <w:rsid w:val="00417DB3"/>
    <w:rsid w:val="004201C5"/>
    <w:rsid w:val="00420CA5"/>
    <w:rsid w:val="00420EE6"/>
    <w:rsid w:val="00421CC4"/>
    <w:rsid w:val="0042208F"/>
    <w:rsid w:val="0042339A"/>
    <w:rsid w:val="0042495C"/>
    <w:rsid w:val="00424C13"/>
    <w:rsid w:val="00424CB2"/>
    <w:rsid w:val="00425006"/>
    <w:rsid w:val="00425233"/>
    <w:rsid w:val="0042613C"/>
    <w:rsid w:val="004262BF"/>
    <w:rsid w:val="0042630F"/>
    <w:rsid w:val="004265E1"/>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FD3"/>
    <w:rsid w:val="00436091"/>
    <w:rsid w:val="004368A4"/>
    <w:rsid w:val="0043731C"/>
    <w:rsid w:val="0043731F"/>
    <w:rsid w:val="0043773C"/>
    <w:rsid w:val="0043797F"/>
    <w:rsid w:val="004405F5"/>
    <w:rsid w:val="00440C6F"/>
    <w:rsid w:val="00440F3A"/>
    <w:rsid w:val="004417D5"/>
    <w:rsid w:val="00441E0E"/>
    <w:rsid w:val="00442A38"/>
    <w:rsid w:val="00442BF3"/>
    <w:rsid w:val="00442CC0"/>
    <w:rsid w:val="00442DB6"/>
    <w:rsid w:val="0044367A"/>
    <w:rsid w:val="004450FF"/>
    <w:rsid w:val="004451B2"/>
    <w:rsid w:val="00445231"/>
    <w:rsid w:val="00445B49"/>
    <w:rsid w:val="0044658C"/>
    <w:rsid w:val="00446821"/>
    <w:rsid w:val="004475C6"/>
    <w:rsid w:val="00450458"/>
    <w:rsid w:val="004507C7"/>
    <w:rsid w:val="004508EE"/>
    <w:rsid w:val="00450CA9"/>
    <w:rsid w:val="00450EC9"/>
    <w:rsid w:val="0045136E"/>
    <w:rsid w:val="00452471"/>
    <w:rsid w:val="00452AC5"/>
    <w:rsid w:val="00452C3D"/>
    <w:rsid w:val="00452CBB"/>
    <w:rsid w:val="004535C2"/>
    <w:rsid w:val="004536B1"/>
    <w:rsid w:val="004541ED"/>
    <w:rsid w:val="0045449F"/>
    <w:rsid w:val="00454981"/>
    <w:rsid w:val="00454F2B"/>
    <w:rsid w:val="00455120"/>
    <w:rsid w:val="00455354"/>
    <w:rsid w:val="004556A3"/>
    <w:rsid w:val="00455794"/>
    <w:rsid w:val="00455938"/>
    <w:rsid w:val="00455A3A"/>
    <w:rsid w:val="00455DE6"/>
    <w:rsid w:val="00455E57"/>
    <w:rsid w:val="00456857"/>
    <w:rsid w:val="00456E51"/>
    <w:rsid w:val="00457267"/>
    <w:rsid w:val="004575B6"/>
    <w:rsid w:val="00457821"/>
    <w:rsid w:val="00457C81"/>
    <w:rsid w:val="00460A28"/>
    <w:rsid w:val="0046125E"/>
    <w:rsid w:val="00461B72"/>
    <w:rsid w:val="00461CD4"/>
    <w:rsid w:val="004623A1"/>
    <w:rsid w:val="00462C1B"/>
    <w:rsid w:val="00462F31"/>
    <w:rsid w:val="00464148"/>
    <w:rsid w:val="0046446D"/>
    <w:rsid w:val="00464ED9"/>
    <w:rsid w:val="00465378"/>
    <w:rsid w:val="00466FA4"/>
    <w:rsid w:val="00466FEB"/>
    <w:rsid w:val="00467143"/>
    <w:rsid w:val="004673C7"/>
    <w:rsid w:val="004712C5"/>
    <w:rsid w:val="00471F0C"/>
    <w:rsid w:val="00472059"/>
    <w:rsid w:val="00472697"/>
    <w:rsid w:val="00472BA0"/>
    <w:rsid w:val="004730B3"/>
    <w:rsid w:val="004736AA"/>
    <w:rsid w:val="004738D1"/>
    <w:rsid w:val="00473D82"/>
    <w:rsid w:val="00474087"/>
    <w:rsid w:val="00474DC2"/>
    <w:rsid w:val="004750E8"/>
    <w:rsid w:val="0047695B"/>
    <w:rsid w:val="00476C49"/>
    <w:rsid w:val="0048096D"/>
    <w:rsid w:val="00480E94"/>
    <w:rsid w:val="00481C37"/>
    <w:rsid w:val="00482237"/>
    <w:rsid w:val="004824B9"/>
    <w:rsid w:val="004826AC"/>
    <w:rsid w:val="00483BD3"/>
    <w:rsid w:val="00484705"/>
    <w:rsid w:val="00484B3F"/>
    <w:rsid w:val="00484F1E"/>
    <w:rsid w:val="0048563D"/>
    <w:rsid w:val="0048565F"/>
    <w:rsid w:val="0048601D"/>
    <w:rsid w:val="004868E8"/>
    <w:rsid w:val="00487264"/>
    <w:rsid w:val="004903DB"/>
    <w:rsid w:val="004906A4"/>
    <w:rsid w:val="004906BE"/>
    <w:rsid w:val="00490F9F"/>
    <w:rsid w:val="00491E9E"/>
    <w:rsid w:val="004927A3"/>
    <w:rsid w:val="00492A8A"/>
    <w:rsid w:val="00493502"/>
    <w:rsid w:val="0049365D"/>
    <w:rsid w:val="004936BB"/>
    <w:rsid w:val="00493850"/>
    <w:rsid w:val="00493BA7"/>
    <w:rsid w:val="00494006"/>
    <w:rsid w:val="004945F9"/>
    <w:rsid w:val="00494C26"/>
    <w:rsid w:val="00494D42"/>
    <w:rsid w:val="00494D61"/>
    <w:rsid w:val="0049552F"/>
    <w:rsid w:val="004956EC"/>
    <w:rsid w:val="004959B7"/>
    <w:rsid w:val="00495B77"/>
    <w:rsid w:val="00496123"/>
    <w:rsid w:val="004A0D5B"/>
    <w:rsid w:val="004A0F3E"/>
    <w:rsid w:val="004A0F78"/>
    <w:rsid w:val="004A1E46"/>
    <w:rsid w:val="004A27F0"/>
    <w:rsid w:val="004A3A37"/>
    <w:rsid w:val="004A4EAE"/>
    <w:rsid w:val="004A5970"/>
    <w:rsid w:val="004A677F"/>
    <w:rsid w:val="004A678E"/>
    <w:rsid w:val="004A69BA"/>
    <w:rsid w:val="004A6A6A"/>
    <w:rsid w:val="004A79E3"/>
    <w:rsid w:val="004B00E3"/>
    <w:rsid w:val="004B10B9"/>
    <w:rsid w:val="004B2F07"/>
    <w:rsid w:val="004B393C"/>
    <w:rsid w:val="004B3A13"/>
    <w:rsid w:val="004B3A42"/>
    <w:rsid w:val="004B47A3"/>
    <w:rsid w:val="004B4F4D"/>
    <w:rsid w:val="004B4F99"/>
    <w:rsid w:val="004B549F"/>
    <w:rsid w:val="004B5B78"/>
    <w:rsid w:val="004B64A3"/>
    <w:rsid w:val="004B6A8B"/>
    <w:rsid w:val="004B72E0"/>
    <w:rsid w:val="004B73C8"/>
    <w:rsid w:val="004B775C"/>
    <w:rsid w:val="004B79BB"/>
    <w:rsid w:val="004B7BAF"/>
    <w:rsid w:val="004C01E0"/>
    <w:rsid w:val="004C0E4A"/>
    <w:rsid w:val="004C2313"/>
    <w:rsid w:val="004C2A32"/>
    <w:rsid w:val="004C2E92"/>
    <w:rsid w:val="004C30FB"/>
    <w:rsid w:val="004C3401"/>
    <w:rsid w:val="004C3B5C"/>
    <w:rsid w:val="004C417C"/>
    <w:rsid w:val="004C480B"/>
    <w:rsid w:val="004C481D"/>
    <w:rsid w:val="004C4BDC"/>
    <w:rsid w:val="004C5909"/>
    <w:rsid w:val="004C5AA0"/>
    <w:rsid w:val="004C71F4"/>
    <w:rsid w:val="004C7549"/>
    <w:rsid w:val="004C7CEB"/>
    <w:rsid w:val="004C7DA3"/>
    <w:rsid w:val="004D0F1F"/>
    <w:rsid w:val="004D102B"/>
    <w:rsid w:val="004D1F8F"/>
    <w:rsid w:val="004D25AD"/>
    <w:rsid w:val="004D28BA"/>
    <w:rsid w:val="004D2B7F"/>
    <w:rsid w:val="004D32A2"/>
    <w:rsid w:val="004D3512"/>
    <w:rsid w:val="004D35A0"/>
    <w:rsid w:val="004D3C87"/>
    <w:rsid w:val="004D3D1E"/>
    <w:rsid w:val="004D4304"/>
    <w:rsid w:val="004D47B9"/>
    <w:rsid w:val="004D541E"/>
    <w:rsid w:val="004D54C5"/>
    <w:rsid w:val="004D5E20"/>
    <w:rsid w:val="004D5EE7"/>
    <w:rsid w:val="004D62E5"/>
    <w:rsid w:val="004D77E3"/>
    <w:rsid w:val="004E0C16"/>
    <w:rsid w:val="004E159D"/>
    <w:rsid w:val="004E1B92"/>
    <w:rsid w:val="004E1E90"/>
    <w:rsid w:val="004E1F75"/>
    <w:rsid w:val="004E314F"/>
    <w:rsid w:val="004E3263"/>
    <w:rsid w:val="004E3304"/>
    <w:rsid w:val="004E331B"/>
    <w:rsid w:val="004E34B7"/>
    <w:rsid w:val="004E44C9"/>
    <w:rsid w:val="004E4729"/>
    <w:rsid w:val="004E489E"/>
    <w:rsid w:val="004E4BDC"/>
    <w:rsid w:val="004E4E9C"/>
    <w:rsid w:val="004E4F12"/>
    <w:rsid w:val="004E5B15"/>
    <w:rsid w:val="004E5D3A"/>
    <w:rsid w:val="004E5E7A"/>
    <w:rsid w:val="004E5F87"/>
    <w:rsid w:val="004E65DC"/>
    <w:rsid w:val="004E6C0F"/>
    <w:rsid w:val="004E702A"/>
    <w:rsid w:val="004E764E"/>
    <w:rsid w:val="004E775D"/>
    <w:rsid w:val="004F0521"/>
    <w:rsid w:val="004F0CD5"/>
    <w:rsid w:val="004F129E"/>
    <w:rsid w:val="004F1772"/>
    <w:rsid w:val="004F1D0E"/>
    <w:rsid w:val="004F2581"/>
    <w:rsid w:val="004F27B2"/>
    <w:rsid w:val="004F320B"/>
    <w:rsid w:val="004F3D9F"/>
    <w:rsid w:val="004F435C"/>
    <w:rsid w:val="004F43FF"/>
    <w:rsid w:val="004F4665"/>
    <w:rsid w:val="004F61A9"/>
    <w:rsid w:val="004F6DB9"/>
    <w:rsid w:val="004F6E7C"/>
    <w:rsid w:val="004F6EAF"/>
    <w:rsid w:val="004F7C82"/>
    <w:rsid w:val="00500FA3"/>
    <w:rsid w:val="00501674"/>
    <w:rsid w:val="0050247A"/>
    <w:rsid w:val="0050281D"/>
    <w:rsid w:val="00502B0D"/>
    <w:rsid w:val="00502DDA"/>
    <w:rsid w:val="0050314C"/>
    <w:rsid w:val="00504154"/>
    <w:rsid w:val="00505391"/>
    <w:rsid w:val="005059B6"/>
    <w:rsid w:val="0050611B"/>
    <w:rsid w:val="00506634"/>
    <w:rsid w:val="00507073"/>
    <w:rsid w:val="00507945"/>
    <w:rsid w:val="00507A03"/>
    <w:rsid w:val="00510028"/>
    <w:rsid w:val="00510AAB"/>
    <w:rsid w:val="005113EC"/>
    <w:rsid w:val="00511E0A"/>
    <w:rsid w:val="00512290"/>
    <w:rsid w:val="005129B4"/>
    <w:rsid w:val="005132BF"/>
    <w:rsid w:val="0051351C"/>
    <w:rsid w:val="00513631"/>
    <w:rsid w:val="00513C32"/>
    <w:rsid w:val="00513E1F"/>
    <w:rsid w:val="005146E2"/>
    <w:rsid w:val="00514E67"/>
    <w:rsid w:val="00515465"/>
    <w:rsid w:val="005155C4"/>
    <w:rsid w:val="0051652C"/>
    <w:rsid w:val="00516A62"/>
    <w:rsid w:val="00516F57"/>
    <w:rsid w:val="005179BD"/>
    <w:rsid w:val="00517DBE"/>
    <w:rsid w:val="00520391"/>
    <w:rsid w:val="00520A81"/>
    <w:rsid w:val="00520E1D"/>
    <w:rsid w:val="00521144"/>
    <w:rsid w:val="005218B8"/>
    <w:rsid w:val="00521964"/>
    <w:rsid w:val="005221B4"/>
    <w:rsid w:val="005231CC"/>
    <w:rsid w:val="00523369"/>
    <w:rsid w:val="00524507"/>
    <w:rsid w:val="005249A5"/>
    <w:rsid w:val="00524AA4"/>
    <w:rsid w:val="00524D45"/>
    <w:rsid w:val="00524E48"/>
    <w:rsid w:val="00525A3E"/>
    <w:rsid w:val="00525CE6"/>
    <w:rsid w:val="00525E10"/>
    <w:rsid w:val="005261CE"/>
    <w:rsid w:val="00526351"/>
    <w:rsid w:val="005263E6"/>
    <w:rsid w:val="00526A4B"/>
    <w:rsid w:val="005271B8"/>
    <w:rsid w:val="005276CE"/>
    <w:rsid w:val="005278D7"/>
    <w:rsid w:val="00527D85"/>
    <w:rsid w:val="005301AB"/>
    <w:rsid w:val="0053067D"/>
    <w:rsid w:val="00530AF4"/>
    <w:rsid w:val="00531152"/>
    <w:rsid w:val="005312BF"/>
    <w:rsid w:val="00531CCA"/>
    <w:rsid w:val="005320BD"/>
    <w:rsid w:val="0053229B"/>
    <w:rsid w:val="005338E4"/>
    <w:rsid w:val="00533A89"/>
    <w:rsid w:val="0053416F"/>
    <w:rsid w:val="00534229"/>
    <w:rsid w:val="005348D1"/>
    <w:rsid w:val="00534C9F"/>
    <w:rsid w:val="005352D1"/>
    <w:rsid w:val="00535710"/>
    <w:rsid w:val="00535CAC"/>
    <w:rsid w:val="00535E26"/>
    <w:rsid w:val="00535E5D"/>
    <w:rsid w:val="00536556"/>
    <w:rsid w:val="005368A4"/>
    <w:rsid w:val="00536925"/>
    <w:rsid w:val="00536CEB"/>
    <w:rsid w:val="00536F7F"/>
    <w:rsid w:val="00537031"/>
    <w:rsid w:val="00537145"/>
    <w:rsid w:val="005376FC"/>
    <w:rsid w:val="00540691"/>
    <w:rsid w:val="00540756"/>
    <w:rsid w:val="00540A1B"/>
    <w:rsid w:val="00541543"/>
    <w:rsid w:val="005416E8"/>
    <w:rsid w:val="0054224C"/>
    <w:rsid w:val="0054238E"/>
    <w:rsid w:val="00542601"/>
    <w:rsid w:val="005428E4"/>
    <w:rsid w:val="00542A21"/>
    <w:rsid w:val="00543336"/>
    <w:rsid w:val="0054340B"/>
    <w:rsid w:val="00543ECF"/>
    <w:rsid w:val="0054414D"/>
    <w:rsid w:val="0054633D"/>
    <w:rsid w:val="0054674B"/>
    <w:rsid w:val="00547335"/>
    <w:rsid w:val="0055093E"/>
    <w:rsid w:val="005517F9"/>
    <w:rsid w:val="005525D5"/>
    <w:rsid w:val="00552ACC"/>
    <w:rsid w:val="005531C2"/>
    <w:rsid w:val="00553823"/>
    <w:rsid w:val="005538FB"/>
    <w:rsid w:val="005541AB"/>
    <w:rsid w:val="005541AC"/>
    <w:rsid w:val="00554265"/>
    <w:rsid w:val="005556EC"/>
    <w:rsid w:val="00555740"/>
    <w:rsid w:val="00555872"/>
    <w:rsid w:val="00555C2D"/>
    <w:rsid w:val="00555ECF"/>
    <w:rsid w:val="005564B9"/>
    <w:rsid w:val="00556D6D"/>
    <w:rsid w:val="00556F30"/>
    <w:rsid w:val="00557B66"/>
    <w:rsid w:val="00560666"/>
    <w:rsid w:val="00560B6E"/>
    <w:rsid w:val="005611F2"/>
    <w:rsid w:val="00561B0A"/>
    <w:rsid w:val="00561C11"/>
    <w:rsid w:val="005622B8"/>
    <w:rsid w:val="00562D6E"/>
    <w:rsid w:val="00562FF8"/>
    <w:rsid w:val="0056337C"/>
    <w:rsid w:val="00563C8D"/>
    <w:rsid w:val="00563EF5"/>
    <w:rsid w:val="00564A7E"/>
    <w:rsid w:val="00564CB0"/>
    <w:rsid w:val="00564E1F"/>
    <w:rsid w:val="005653A3"/>
    <w:rsid w:val="00566710"/>
    <w:rsid w:val="00566F8C"/>
    <w:rsid w:val="00567D97"/>
    <w:rsid w:val="005704F4"/>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ADF"/>
    <w:rsid w:val="00576C93"/>
    <w:rsid w:val="005774E1"/>
    <w:rsid w:val="0057778B"/>
    <w:rsid w:val="005778DE"/>
    <w:rsid w:val="00577B9F"/>
    <w:rsid w:val="00580AC0"/>
    <w:rsid w:val="00580D19"/>
    <w:rsid w:val="005814DC"/>
    <w:rsid w:val="00581F29"/>
    <w:rsid w:val="005821A0"/>
    <w:rsid w:val="005823E1"/>
    <w:rsid w:val="00583B2E"/>
    <w:rsid w:val="00584303"/>
    <w:rsid w:val="00584648"/>
    <w:rsid w:val="00584C22"/>
    <w:rsid w:val="00585463"/>
    <w:rsid w:val="00587297"/>
    <w:rsid w:val="0058788F"/>
    <w:rsid w:val="00587D1D"/>
    <w:rsid w:val="005907AD"/>
    <w:rsid w:val="00590AEE"/>
    <w:rsid w:val="005910BA"/>
    <w:rsid w:val="005912E8"/>
    <w:rsid w:val="005916D6"/>
    <w:rsid w:val="005918D4"/>
    <w:rsid w:val="005925A0"/>
    <w:rsid w:val="00592BE8"/>
    <w:rsid w:val="0059383A"/>
    <w:rsid w:val="00594683"/>
    <w:rsid w:val="00594E2D"/>
    <w:rsid w:val="00595165"/>
    <w:rsid w:val="005953EE"/>
    <w:rsid w:val="00595969"/>
    <w:rsid w:val="00595A54"/>
    <w:rsid w:val="00596049"/>
    <w:rsid w:val="005962CC"/>
    <w:rsid w:val="005964C1"/>
    <w:rsid w:val="005967B3"/>
    <w:rsid w:val="00596812"/>
    <w:rsid w:val="00596BDA"/>
    <w:rsid w:val="00597363"/>
    <w:rsid w:val="00597535"/>
    <w:rsid w:val="005A0278"/>
    <w:rsid w:val="005A0517"/>
    <w:rsid w:val="005A1440"/>
    <w:rsid w:val="005A1614"/>
    <w:rsid w:val="005A1755"/>
    <w:rsid w:val="005A1903"/>
    <w:rsid w:val="005A20BD"/>
    <w:rsid w:val="005A374E"/>
    <w:rsid w:val="005A45E8"/>
    <w:rsid w:val="005A5702"/>
    <w:rsid w:val="005A5EAC"/>
    <w:rsid w:val="005A61F1"/>
    <w:rsid w:val="005A652D"/>
    <w:rsid w:val="005A6655"/>
    <w:rsid w:val="005A6BA1"/>
    <w:rsid w:val="005A6C65"/>
    <w:rsid w:val="005A6CA5"/>
    <w:rsid w:val="005A7C87"/>
    <w:rsid w:val="005B0525"/>
    <w:rsid w:val="005B063C"/>
    <w:rsid w:val="005B1C94"/>
    <w:rsid w:val="005B3612"/>
    <w:rsid w:val="005B3A97"/>
    <w:rsid w:val="005B3B6F"/>
    <w:rsid w:val="005B4152"/>
    <w:rsid w:val="005B58C6"/>
    <w:rsid w:val="005B5A56"/>
    <w:rsid w:val="005B6363"/>
    <w:rsid w:val="005B67AC"/>
    <w:rsid w:val="005B6AA3"/>
    <w:rsid w:val="005B7B50"/>
    <w:rsid w:val="005C1116"/>
    <w:rsid w:val="005C1608"/>
    <w:rsid w:val="005C1B30"/>
    <w:rsid w:val="005C1BB3"/>
    <w:rsid w:val="005C1CD9"/>
    <w:rsid w:val="005C2E6C"/>
    <w:rsid w:val="005C2ED7"/>
    <w:rsid w:val="005C2FA5"/>
    <w:rsid w:val="005C3145"/>
    <w:rsid w:val="005C33B8"/>
    <w:rsid w:val="005C3DFC"/>
    <w:rsid w:val="005C3E99"/>
    <w:rsid w:val="005C4341"/>
    <w:rsid w:val="005C4936"/>
    <w:rsid w:val="005C50AE"/>
    <w:rsid w:val="005C5383"/>
    <w:rsid w:val="005C5F8E"/>
    <w:rsid w:val="005C6D43"/>
    <w:rsid w:val="005C6D47"/>
    <w:rsid w:val="005C7086"/>
    <w:rsid w:val="005D03EA"/>
    <w:rsid w:val="005D0470"/>
    <w:rsid w:val="005D0E48"/>
    <w:rsid w:val="005D1DF1"/>
    <w:rsid w:val="005D2C23"/>
    <w:rsid w:val="005D3377"/>
    <w:rsid w:val="005D3595"/>
    <w:rsid w:val="005D39D1"/>
    <w:rsid w:val="005D3A3E"/>
    <w:rsid w:val="005D3F14"/>
    <w:rsid w:val="005D43D9"/>
    <w:rsid w:val="005D4825"/>
    <w:rsid w:val="005D5130"/>
    <w:rsid w:val="005D5C8C"/>
    <w:rsid w:val="005D62FA"/>
    <w:rsid w:val="005D7B98"/>
    <w:rsid w:val="005D7C6D"/>
    <w:rsid w:val="005E02F2"/>
    <w:rsid w:val="005E0DF3"/>
    <w:rsid w:val="005E12A8"/>
    <w:rsid w:val="005E2311"/>
    <w:rsid w:val="005E25F6"/>
    <w:rsid w:val="005E332A"/>
    <w:rsid w:val="005E3953"/>
    <w:rsid w:val="005E45CC"/>
    <w:rsid w:val="005E642C"/>
    <w:rsid w:val="005E66EC"/>
    <w:rsid w:val="005E6C92"/>
    <w:rsid w:val="005E7374"/>
    <w:rsid w:val="005E7F3E"/>
    <w:rsid w:val="005F0F7A"/>
    <w:rsid w:val="005F14F8"/>
    <w:rsid w:val="005F1DB4"/>
    <w:rsid w:val="005F1EBA"/>
    <w:rsid w:val="005F2CA7"/>
    <w:rsid w:val="005F323F"/>
    <w:rsid w:val="005F33FD"/>
    <w:rsid w:val="005F3563"/>
    <w:rsid w:val="005F3A9B"/>
    <w:rsid w:val="005F3CBB"/>
    <w:rsid w:val="005F3D9B"/>
    <w:rsid w:val="005F3E9B"/>
    <w:rsid w:val="005F3F18"/>
    <w:rsid w:val="005F3FDB"/>
    <w:rsid w:val="005F5369"/>
    <w:rsid w:val="005F6015"/>
    <w:rsid w:val="005F6896"/>
    <w:rsid w:val="005F6CDD"/>
    <w:rsid w:val="005F7E71"/>
    <w:rsid w:val="00600016"/>
    <w:rsid w:val="006001BE"/>
    <w:rsid w:val="00600DDE"/>
    <w:rsid w:val="00601418"/>
    <w:rsid w:val="0060147D"/>
    <w:rsid w:val="0060180D"/>
    <w:rsid w:val="006019A9"/>
    <w:rsid w:val="00601C0C"/>
    <w:rsid w:val="00602805"/>
    <w:rsid w:val="00602EC8"/>
    <w:rsid w:val="00603258"/>
    <w:rsid w:val="00603468"/>
    <w:rsid w:val="00604974"/>
    <w:rsid w:val="00604F16"/>
    <w:rsid w:val="006050A5"/>
    <w:rsid w:val="00605139"/>
    <w:rsid w:val="0060551E"/>
    <w:rsid w:val="00605A8D"/>
    <w:rsid w:val="00605C3D"/>
    <w:rsid w:val="00605D3B"/>
    <w:rsid w:val="00606C6A"/>
    <w:rsid w:val="00607464"/>
    <w:rsid w:val="00607836"/>
    <w:rsid w:val="00607AF5"/>
    <w:rsid w:val="0061045F"/>
    <w:rsid w:val="006105EB"/>
    <w:rsid w:val="00610715"/>
    <w:rsid w:val="00610BC6"/>
    <w:rsid w:val="00610ED2"/>
    <w:rsid w:val="00610FF9"/>
    <w:rsid w:val="006113C4"/>
    <w:rsid w:val="00611454"/>
    <w:rsid w:val="006116DA"/>
    <w:rsid w:val="00611E82"/>
    <w:rsid w:val="00611FB1"/>
    <w:rsid w:val="006123AE"/>
    <w:rsid w:val="006129B1"/>
    <w:rsid w:val="00614942"/>
    <w:rsid w:val="00615C5A"/>
    <w:rsid w:val="00615D6E"/>
    <w:rsid w:val="006165C0"/>
    <w:rsid w:val="006165FE"/>
    <w:rsid w:val="00616690"/>
    <w:rsid w:val="006203CF"/>
    <w:rsid w:val="006203D4"/>
    <w:rsid w:val="006207D9"/>
    <w:rsid w:val="00621042"/>
    <w:rsid w:val="006219C6"/>
    <w:rsid w:val="00622089"/>
    <w:rsid w:val="006225EF"/>
    <w:rsid w:val="006233CA"/>
    <w:rsid w:val="00623681"/>
    <w:rsid w:val="006238AF"/>
    <w:rsid w:val="00623B88"/>
    <w:rsid w:val="00624302"/>
    <w:rsid w:val="006243BD"/>
    <w:rsid w:val="006244B1"/>
    <w:rsid w:val="006246E9"/>
    <w:rsid w:val="00624A04"/>
    <w:rsid w:val="006252DB"/>
    <w:rsid w:val="00625363"/>
    <w:rsid w:val="006258CB"/>
    <w:rsid w:val="00625AF1"/>
    <w:rsid w:val="00625CAC"/>
    <w:rsid w:val="006267DA"/>
    <w:rsid w:val="006267E0"/>
    <w:rsid w:val="00626D31"/>
    <w:rsid w:val="00626EEA"/>
    <w:rsid w:val="00630B03"/>
    <w:rsid w:val="00630D57"/>
    <w:rsid w:val="0063162F"/>
    <w:rsid w:val="0063164E"/>
    <w:rsid w:val="006317F2"/>
    <w:rsid w:val="00631B0A"/>
    <w:rsid w:val="00631F67"/>
    <w:rsid w:val="00632A0E"/>
    <w:rsid w:val="00633A53"/>
    <w:rsid w:val="00633C0A"/>
    <w:rsid w:val="00633E89"/>
    <w:rsid w:val="00634297"/>
    <w:rsid w:val="00634E0D"/>
    <w:rsid w:val="00635139"/>
    <w:rsid w:val="00635317"/>
    <w:rsid w:val="006358DE"/>
    <w:rsid w:val="006359A1"/>
    <w:rsid w:val="00636A85"/>
    <w:rsid w:val="00637A05"/>
    <w:rsid w:val="00637A4C"/>
    <w:rsid w:val="00641114"/>
    <w:rsid w:val="00641E71"/>
    <w:rsid w:val="00641E8B"/>
    <w:rsid w:val="0064229D"/>
    <w:rsid w:val="006426A1"/>
    <w:rsid w:val="00644594"/>
    <w:rsid w:val="00645019"/>
    <w:rsid w:val="00645417"/>
    <w:rsid w:val="006456F4"/>
    <w:rsid w:val="00647C9F"/>
    <w:rsid w:val="00647D20"/>
    <w:rsid w:val="00647D3C"/>
    <w:rsid w:val="006505B0"/>
    <w:rsid w:val="00650D50"/>
    <w:rsid w:val="006519F2"/>
    <w:rsid w:val="0065287D"/>
    <w:rsid w:val="00652D00"/>
    <w:rsid w:val="00653809"/>
    <w:rsid w:val="006544B5"/>
    <w:rsid w:val="006544D7"/>
    <w:rsid w:val="00654879"/>
    <w:rsid w:val="00654CD8"/>
    <w:rsid w:val="00654E8A"/>
    <w:rsid w:val="00655367"/>
    <w:rsid w:val="00655AF6"/>
    <w:rsid w:val="006562F1"/>
    <w:rsid w:val="006565A8"/>
    <w:rsid w:val="0065688A"/>
    <w:rsid w:val="00656E30"/>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703E0"/>
    <w:rsid w:val="00670409"/>
    <w:rsid w:val="006706C4"/>
    <w:rsid w:val="00670AD2"/>
    <w:rsid w:val="00671572"/>
    <w:rsid w:val="00672969"/>
    <w:rsid w:val="0067325B"/>
    <w:rsid w:val="006737FA"/>
    <w:rsid w:val="0067396E"/>
    <w:rsid w:val="0067426C"/>
    <w:rsid w:val="0067459F"/>
    <w:rsid w:val="00674D52"/>
    <w:rsid w:val="0067502E"/>
    <w:rsid w:val="00675DA9"/>
    <w:rsid w:val="00675F94"/>
    <w:rsid w:val="006766B0"/>
    <w:rsid w:val="0067675F"/>
    <w:rsid w:val="00676FA3"/>
    <w:rsid w:val="0068054B"/>
    <w:rsid w:val="0068126D"/>
    <w:rsid w:val="0068388D"/>
    <w:rsid w:val="00683F4B"/>
    <w:rsid w:val="00684013"/>
    <w:rsid w:val="0068453A"/>
    <w:rsid w:val="00684AAA"/>
    <w:rsid w:val="00685CB0"/>
    <w:rsid w:val="006872BD"/>
    <w:rsid w:val="00687432"/>
    <w:rsid w:val="006874AF"/>
    <w:rsid w:val="00690295"/>
    <w:rsid w:val="006904C0"/>
    <w:rsid w:val="0069121A"/>
    <w:rsid w:val="00691A12"/>
    <w:rsid w:val="00691CA3"/>
    <w:rsid w:val="00692BEC"/>
    <w:rsid w:val="00692EE5"/>
    <w:rsid w:val="0069373E"/>
    <w:rsid w:val="00693934"/>
    <w:rsid w:val="006947A1"/>
    <w:rsid w:val="00695C9F"/>
    <w:rsid w:val="00697F5C"/>
    <w:rsid w:val="006A0536"/>
    <w:rsid w:val="006A05D4"/>
    <w:rsid w:val="006A0B89"/>
    <w:rsid w:val="006A1386"/>
    <w:rsid w:val="006A1388"/>
    <w:rsid w:val="006A16BF"/>
    <w:rsid w:val="006A19B7"/>
    <w:rsid w:val="006A1D34"/>
    <w:rsid w:val="006A1DCD"/>
    <w:rsid w:val="006A2619"/>
    <w:rsid w:val="006A2633"/>
    <w:rsid w:val="006A3080"/>
    <w:rsid w:val="006A30A3"/>
    <w:rsid w:val="006A3761"/>
    <w:rsid w:val="006A39DD"/>
    <w:rsid w:val="006A3CA9"/>
    <w:rsid w:val="006A3DB9"/>
    <w:rsid w:val="006A4642"/>
    <w:rsid w:val="006A4E57"/>
    <w:rsid w:val="006A65B8"/>
    <w:rsid w:val="006A6D2A"/>
    <w:rsid w:val="006A6FE3"/>
    <w:rsid w:val="006B01AC"/>
    <w:rsid w:val="006B0220"/>
    <w:rsid w:val="006B0EA7"/>
    <w:rsid w:val="006B14FA"/>
    <w:rsid w:val="006B1C78"/>
    <w:rsid w:val="006B3650"/>
    <w:rsid w:val="006B36E5"/>
    <w:rsid w:val="006B3E67"/>
    <w:rsid w:val="006B3FD2"/>
    <w:rsid w:val="006B4104"/>
    <w:rsid w:val="006B4475"/>
    <w:rsid w:val="006B44E1"/>
    <w:rsid w:val="006B5DE3"/>
    <w:rsid w:val="006B5F06"/>
    <w:rsid w:val="006B68EB"/>
    <w:rsid w:val="006B765B"/>
    <w:rsid w:val="006B7A2E"/>
    <w:rsid w:val="006B7FA8"/>
    <w:rsid w:val="006C0D1E"/>
    <w:rsid w:val="006C17E8"/>
    <w:rsid w:val="006C23E2"/>
    <w:rsid w:val="006C2581"/>
    <w:rsid w:val="006C27F5"/>
    <w:rsid w:val="006C3191"/>
    <w:rsid w:val="006C3575"/>
    <w:rsid w:val="006C3C52"/>
    <w:rsid w:val="006C4530"/>
    <w:rsid w:val="006C46D4"/>
    <w:rsid w:val="006C4DEA"/>
    <w:rsid w:val="006C4E94"/>
    <w:rsid w:val="006C52B0"/>
    <w:rsid w:val="006C6576"/>
    <w:rsid w:val="006C68DE"/>
    <w:rsid w:val="006D01DA"/>
    <w:rsid w:val="006D1A6F"/>
    <w:rsid w:val="006D1B38"/>
    <w:rsid w:val="006D2278"/>
    <w:rsid w:val="006D22B7"/>
    <w:rsid w:val="006D22D9"/>
    <w:rsid w:val="006D22DD"/>
    <w:rsid w:val="006D239C"/>
    <w:rsid w:val="006D29AF"/>
    <w:rsid w:val="006D35FD"/>
    <w:rsid w:val="006D3702"/>
    <w:rsid w:val="006D4078"/>
    <w:rsid w:val="006D4258"/>
    <w:rsid w:val="006D44CC"/>
    <w:rsid w:val="006D4CEA"/>
    <w:rsid w:val="006D59C2"/>
    <w:rsid w:val="006D5B5D"/>
    <w:rsid w:val="006D5EC5"/>
    <w:rsid w:val="006D644B"/>
    <w:rsid w:val="006D7335"/>
    <w:rsid w:val="006D75E9"/>
    <w:rsid w:val="006D78CC"/>
    <w:rsid w:val="006D7DC9"/>
    <w:rsid w:val="006E01E7"/>
    <w:rsid w:val="006E0487"/>
    <w:rsid w:val="006E0F84"/>
    <w:rsid w:val="006E11B4"/>
    <w:rsid w:val="006E1588"/>
    <w:rsid w:val="006E2B8E"/>
    <w:rsid w:val="006E2C2E"/>
    <w:rsid w:val="006E30C5"/>
    <w:rsid w:val="006E315C"/>
    <w:rsid w:val="006E3741"/>
    <w:rsid w:val="006E3820"/>
    <w:rsid w:val="006E427C"/>
    <w:rsid w:val="006E4A33"/>
    <w:rsid w:val="006E4C69"/>
    <w:rsid w:val="006E4DC5"/>
    <w:rsid w:val="006E5C0E"/>
    <w:rsid w:val="006E5C95"/>
    <w:rsid w:val="006E74AA"/>
    <w:rsid w:val="006F07FE"/>
    <w:rsid w:val="006F096E"/>
    <w:rsid w:val="006F0D90"/>
    <w:rsid w:val="006F1811"/>
    <w:rsid w:val="006F21CF"/>
    <w:rsid w:val="006F2548"/>
    <w:rsid w:val="006F2EC6"/>
    <w:rsid w:val="006F302F"/>
    <w:rsid w:val="006F34F0"/>
    <w:rsid w:val="006F3647"/>
    <w:rsid w:val="006F3F6F"/>
    <w:rsid w:val="006F4166"/>
    <w:rsid w:val="006F425E"/>
    <w:rsid w:val="006F486A"/>
    <w:rsid w:val="006F4C05"/>
    <w:rsid w:val="006F5063"/>
    <w:rsid w:val="0070000E"/>
    <w:rsid w:val="007003C3"/>
    <w:rsid w:val="007003F4"/>
    <w:rsid w:val="0070074E"/>
    <w:rsid w:val="0070117C"/>
    <w:rsid w:val="007015A5"/>
    <w:rsid w:val="00701B12"/>
    <w:rsid w:val="00701BB4"/>
    <w:rsid w:val="00701EDD"/>
    <w:rsid w:val="00702B63"/>
    <w:rsid w:val="00703392"/>
    <w:rsid w:val="007034D6"/>
    <w:rsid w:val="00703639"/>
    <w:rsid w:val="00703F33"/>
    <w:rsid w:val="0070409E"/>
    <w:rsid w:val="00704DBE"/>
    <w:rsid w:val="00705BDA"/>
    <w:rsid w:val="00707565"/>
    <w:rsid w:val="00710955"/>
    <w:rsid w:val="00711358"/>
    <w:rsid w:val="007118B0"/>
    <w:rsid w:val="00711D7A"/>
    <w:rsid w:val="00712C3D"/>
    <w:rsid w:val="007138F2"/>
    <w:rsid w:val="00713A18"/>
    <w:rsid w:val="00714466"/>
    <w:rsid w:val="00715564"/>
    <w:rsid w:val="007158D6"/>
    <w:rsid w:val="00715A1C"/>
    <w:rsid w:val="007160EF"/>
    <w:rsid w:val="00716221"/>
    <w:rsid w:val="0071635C"/>
    <w:rsid w:val="00716587"/>
    <w:rsid w:val="007167E5"/>
    <w:rsid w:val="00716836"/>
    <w:rsid w:val="00716AEA"/>
    <w:rsid w:val="00716BB8"/>
    <w:rsid w:val="00716F59"/>
    <w:rsid w:val="0071753A"/>
    <w:rsid w:val="00717608"/>
    <w:rsid w:val="00717C0B"/>
    <w:rsid w:val="0072087E"/>
    <w:rsid w:val="007208D3"/>
    <w:rsid w:val="00720B26"/>
    <w:rsid w:val="00720D82"/>
    <w:rsid w:val="00721804"/>
    <w:rsid w:val="00721884"/>
    <w:rsid w:val="00721C16"/>
    <w:rsid w:val="00721D38"/>
    <w:rsid w:val="00722078"/>
    <w:rsid w:val="007230FB"/>
    <w:rsid w:val="00723408"/>
    <w:rsid w:val="007234AD"/>
    <w:rsid w:val="007245D7"/>
    <w:rsid w:val="00724C08"/>
    <w:rsid w:val="00724D18"/>
    <w:rsid w:val="00725912"/>
    <w:rsid w:val="0072639A"/>
    <w:rsid w:val="007268E4"/>
    <w:rsid w:val="00726AFA"/>
    <w:rsid w:val="007305B0"/>
    <w:rsid w:val="00731494"/>
    <w:rsid w:val="007315CF"/>
    <w:rsid w:val="0073170D"/>
    <w:rsid w:val="0073173D"/>
    <w:rsid w:val="00732298"/>
    <w:rsid w:val="007322A5"/>
    <w:rsid w:val="0073332E"/>
    <w:rsid w:val="007348CD"/>
    <w:rsid w:val="007353EB"/>
    <w:rsid w:val="00735B05"/>
    <w:rsid w:val="007364B2"/>
    <w:rsid w:val="007364FB"/>
    <w:rsid w:val="00736598"/>
    <w:rsid w:val="00737151"/>
    <w:rsid w:val="00737399"/>
    <w:rsid w:val="0073756D"/>
    <w:rsid w:val="00737A4A"/>
    <w:rsid w:val="0074096B"/>
    <w:rsid w:val="00740D63"/>
    <w:rsid w:val="00741B00"/>
    <w:rsid w:val="007426A4"/>
    <w:rsid w:val="0074295F"/>
    <w:rsid w:val="00743669"/>
    <w:rsid w:val="00743D6C"/>
    <w:rsid w:val="007441BF"/>
    <w:rsid w:val="00744FBD"/>
    <w:rsid w:val="007452FF"/>
    <w:rsid w:val="00745581"/>
    <w:rsid w:val="00746142"/>
    <w:rsid w:val="00747B0E"/>
    <w:rsid w:val="00747BD6"/>
    <w:rsid w:val="00750480"/>
    <w:rsid w:val="00750812"/>
    <w:rsid w:val="00750D4E"/>
    <w:rsid w:val="007517DC"/>
    <w:rsid w:val="007524AF"/>
    <w:rsid w:val="0075280A"/>
    <w:rsid w:val="00752B55"/>
    <w:rsid w:val="00753AB3"/>
    <w:rsid w:val="00754885"/>
    <w:rsid w:val="00754D64"/>
    <w:rsid w:val="00756E33"/>
    <w:rsid w:val="00756EF3"/>
    <w:rsid w:val="00757CC4"/>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341C"/>
    <w:rsid w:val="00763514"/>
    <w:rsid w:val="007639C5"/>
    <w:rsid w:val="0076411A"/>
    <w:rsid w:val="007641A0"/>
    <w:rsid w:val="007642BE"/>
    <w:rsid w:val="00765838"/>
    <w:rsid w:val="00765846"/>
    <w:rsid w:val="00765E93"/>
    <w:rsid w:val="00766396"/>
    <w:rsid w:val="007666E5"/>
    <w:rsid w:val="007667F6"/>
    <w:rsid w:val="00766BB0"/>
    <w:rsid w:val="00766F9C"/>
    <w:rsid w:val="00771652"/>
    <w:rsid w:val="0077189F"/>
    <w:rsid w:val="007718E6"/>
    <w:rsid w:val="00771B5E"/>
    <w:rsid w:val="00771CCA"/>
    <w:rsid w:val="00772894"/>
    <w:rsid w:val="00772F5D"/>
    <w:rsid w:val="00773D4A"/>
    <w:rsid w:val="00773E30"/>
    <w:rsid w:val="007756A4"/>
    <w:rsid w:val="00775B17"/>
    <w:rsid w:val="00775BF1"/>
    <w:rsid w:val="007762CD"/>
    <w:rsid w:val="00777657"/>
    <w:rsid w:val="007777FA"/>
    <w:rsid w:val="00777A56"/>
    <w:rsid w:val="00777FF4"/>
    <w:rsid w:val="007806FD"/>
    <w:rsid w:val="00781C11"/>
    <w:rsid w:val="007824BD"/>
    <w:rsid w:val="007828B4"/>
    <w:rsid w:val="00782C2F"/>
    <w:rsid w:val="00783C45"/>
    <w:rsid w:val="00784784"/>
    <w:rsid w:val="007851E5"/>
    <w:rsid w:val="007853A0"/>
    <w:rsid w:val="007858F0"/>
    <w:rsid w:val="00785DE8"/>
    <w:rsid w:val="0078626C"/>
    <w:rsid w:val="007876C6"/>
    <w:rsid w:val="007879CC"/>
    <w:rsid w:val="00787AE9"/>
    <w:rsid w:val="00790567"/>
    <w:rsid w:val="00790647"/>
    <w:rsid w:val="00790CF9"/>
    <w:rsid w:val="007911C3"/>
    <w:rsid w:val="007917F2"/>
    <w:rsid w:val="00791852"/>
    <w:rsid w:val="007920FD"/>
    <w:rsid w:val="007927B7"/>
    <w:rsid w:val="00792952"/>
    <w:rsid w:val="00792AB2"/>
    <w:rsid w:val="00793702"/>
    <w:rsid w:val="00793F16"/>
    <w:rsid w:val="00794851"/>
    <w:rsid w:val="00795772"/>
    <w:rsid w:val="00795A99"/>
    <w:rsid w:val="00795FD7"/>
    <w:rsid w:val="00796111"/>
    <w:rsid w:val="007966E2"/>
    <w:rsid w:val="0079799D"/>
    <w:rsid w:val="00797DD6"/>
    <w:rsid w:val="007A01E7"/>
    <w:rsid w:val="007A031E"/>
    <w:rsid w:val="007A0444"/>
    <w:rsid w:val="007A069A"/>
    <w:rsid w:val="007A0AB7"/>
    <w:rsid w:val="007A0F63"/>
    <w:rsid w:val="007A10DC"/>
    <w:rsid w:val="007A1F83"/>
    <w:rsid w:val="007A2BA9"/>
    <w:rsid w:val="007A3F4E"/>
    <w:rsid w:val="007A63C2"/>
    <w:rsid w:val="007A6791"/>
    <w:rsid w:val="007A6D23"/>
    <w:rsid w:val="007A722C"/>
    <w:rsid w:val="007A7D64"/>
    <w:rsid w:val="007B0F9F"/>
    <w:rsid w:val="007B0FC8"/>
    <w:rsid w:val="007B1525"/>
    <w:rsid w:val="007B163B"/>
    <w:rsid w:val="007B178A"/>
    <w:rsid w:val="007B1C0F"/>
    <w:rsid w:val="007B2014"/>
    <w:rsid w:val="007B223A"/>
    <w:rsid w:val="007B25C9"/>
    <w:rsid w:val="007B30FB"/>
    <w:rsid w:val="007B32F0"/>
    <w:rsid w:val="007B344E"/>
    <w:rsid w:val="007B3F36"/>
    <w:rsid w:val="007B5086"/>
    <w:rsid w:val="007B555E"/>
    <w:rsid w:val="007B5D98"/>
    <w:rsid w:val="007B686F"/>
    <w:rsid w:val="007B6A1C"/>
    <w:rsid w:val="007B7B67"/>
    <w:rsid w:val="007C0F5F"/>
    <w:rsid w:val="007C316C"/>
    <w:rsid w:val="007C4F10"/>
    <w:rsid w:val="007C51A6"/>
    <w:rsid w:val="007C576D"/>
    <w:rsid w:val="007C628F"/>
    <w:rsid w:val="007C6872"/>
    <w:rsid w:val="007C75C6"/>
    <w:rsid w:val="007C7E8E"/>
    <w:rsid w:val="007D023A"/>
    <w:rsid w:val="007D0B4E"/>
    <w:rsid w:val="007D0DF7"/>
    <w:rsid w:val="007D103B"/>
    <w:rsid w:val="007D1980"/>
    <w:rsid w:val="007D2248"/>
    <w:rsid w:val="007D25A4"/>
    <w:rsid w:val="007D31C4"/>
    <w:rsid w:val="007D3D8D"/>
    <w:rsid w:val="007D4B0D"/>
    <w:rsid w:val="007D6740"/>
    <w:rsid w:val="007D6876"/>
    <w:rsid w:val="007D7FCE"/>
    <w:rsid w:val="007E0109"/>
    <w:rsid w:val="007E09BE"/>
    <w:rsid w:val="007E1A3A"/>
    <w:rsid w:val="007E38C0"/>
    <w:rsid w:val="007E3A1E"/>
    <w:rsid w:val="007E437A"/>
    <w:rsid w:val="007E4AF8"/>
    <w:rsid w:val="007E4C0A"/>
    <w:rsid w:val="007E5C44"/>
    <w:rsid w:val="007E67F0"/>
    <w:rsid w:val="007E6A93"/>
    <w:rsid w:val="007E7730"/>
    <w:rsid w:val="007E7CC0"/>
    <w:rsid w:val="007E7D2C"/>
    <w:rsid w:val="007F0186"/>
    <w:rsid w:val="007F11BC"/>
    <w:rsid w:val="007F1284"/>
    <w:rsid w:val="007F2339"/>
    <w:rsid w:val="007F2348"/>
    <w:rsid w:val="007F2692"/>
    <w:rsid w:val="007F2A50"/>
    <w:rsid w:val="007F2BAD"/>
    <w:rsid w:val="007F3818"/>
    <w:rsid w:val="007F390A"/>
    <w:rsid w:val="007F43DC"/>
    <w:rsid w:val="007F4FD1"/>
    <w:rsid w:val="007F61A9"/>
    <w:rsid w:val="007F7775"/>
    <w:rsid w:val="007F7E59"/>
    <w:rsid w:val="008006AC"/>
    <w:rsid w:val="00800DC6"/>
    <w:rsid w:val="008012C9"/>
    <w:rsid w:val="00801651"/>
    <w:rsid w:val="00801882"/>
    <w:rsid w:val="00801A9C"/>
    <w:rsid w:val="0080265A"/>
    <w:rsid w:val="00802DFD"/>
    <w:rsid w:val="00803294"/>
    <w:rsid w:val="00803F05"/>
    <w:rsid w:val="00804570"/>
    <w:rsid w:val="008049B9"/>
    <w:rsid w:val="0080524F"/>
    <w:rsid w:val="008068C6"/>
    <w:rsid w:val="00806EBF"/>
    <w:rsid w:val="00807224"/>
    <w:rsid w:val="008073E6"/>
    <w:rsid w:val="0081110B"/>
    <w:rsid w:val="00811DE6"/>
    <w:rsid w:val="00812AFC"/>
    <w:rsid w:val="008131C1"/>
    <w:rsid w:val="008135B9"/>
    <w:rsid w:val="008138A8"/>
    <w:rsid w:val="00813A24"/>
    <w:rsid w:val="0081471D"/>
    <w:rsid w:val="00814E2B"/>
    <w:rsid w:val="00815131"/>
    <w:rsid w:val="00815272"/>
    <w:rsid w:val="00815D71"/>
    <w:rsid w:val="00816755"/>
    <w:rsid w:val="00817100"/>
    <w:rsid w:val="0081743B"/>
    <w:rsid w:val="00817A73"/>
    <w:rsid w:val="00820140"/>
    <w:rsid w:val="0082129D"/>
    <w:rsid w:val="00821C5D"/>
    <w:rsid w:val="00821EBC"/>
    <w:rsid w:val="00822902"/>
    <w:rsid w:val="00823286"/>
    <w:rsid w:val="00823565"/>
    <w:rsid w:val="008240E8"/>
    <w:rsid w:val="0082422B"/>
    <w:rsid w:val="00824399"/>
    <w:rsid w:val="00824591"/>
    <w:rsid w:val="0082473A"/>
    <w:rsid w:val="008252B3"/>
    <w:rsid w:val="00825AF8"/>
    <w:rsid w:val="00825C65"/>
    <w:rsid w:val="00825D09"/>
    <w:rsid w:val="00825E95"/>
    <w:rsid w:val="00826D49"/>
    <w:rsid w:val="00826D7F"/>
    <w:rsid w:val="00826E3C"/>
    <w:rsid w:val="00827635"/>
    <w:rsid w:val="008300E2"/>
    <w:rsid w:val="00830438"/>
    <w:rsid w:val="00830B88"/>
    <w:rsid w:val="00830D9F"/>
    <w:rsid w:val="00830F52"/>
    <w:rsid w:val="00831CF0"/>
    <w:rsid w:val="0083217F"/>
    <w:rsid w:val="008326FF"/>
    <w:rsid w:val="00833074"/>
    <w:rsid w:val="0083346D"/>
    <w:rsid w:val="00833A7C"/>
    <w:rsid w:val="00833BEB"/>
    <w:rsid w:val="00833E22"/>
    <w:rsid w:val="00834B29"/>
    <w:rsid w:val="0083506A"/>
    <w:rsid w:val="0083507E"/>
    <w:rsid w:val="008352F9"/>
    <w:rsid w:val="00835AE6"/>
    <w:rsid w:val="00835EB9"/>
    <w:rsid w:val="00835EC4"/>
    <w:rsid w:val="008360F2"/>
    <w:rsid w:val="00836B09"/>
    <w:rsid w:val="00840115"/>
    <w:rsid w:val="008411CE"/>
    <w:rsid w:val="008413A2"/>
    <w:rsid w:val="00841D2E"/>
    <w:rsid w:val="00841DE7"/>
    <w:rsid w:val="008421D0"/>
    <w:rsid w:val="00842350"/>
    <w:rsid w:val="00842600"/>
    <w:rsid w:val="00842695"/>
    <w:rsid w:val="00842C13"/>
    <w:rsid w:val="00844564"/>
    <w:rsid w:val="0084639F"/>
    <w:rsid w:val="0084694E"/>
    <w:rsid w:val="008469EA"/>
    <w:rsid w:val="00846A7C"/>
    <w:rsid w:val="00847004"/>
    <w:rsid w:val="0084778F"/>
    <w:rsid w:val="00850812"/>
    <w:rsid w:val="0085094E"/>
    <w:rsid w:val="008528C6"/>
    <w:rsid w:val="008529CF"/>
    <w:rsid w:val="00852AC1"/>
    <w:rsid w:val="00853556"/>
    <w:rsid w:val="00853FDA"/>
    <w:rsid w:val="00854553"/>
    <w:rsid w:val="008546AA"/>
    <w:rsid w:val="00854C84"/>
    <w:rsid w:val="008555CA"/>
    <w:rsid w:val="0085562F"/>
    <w:rsid w:val="00856A6E"/>
    <w:rsid w:val="00856E75"/>
    <w:rsid w:val="00857941"/>
    <w:rsid w:val="00860866"/>
    <w:rsid w:val="00860C9F"/>
    <w:rsid w:val="008613E9"/>
    <w:rsid w:val="0086205F"/>
    <w:rsid w:val="0086366C"/>
    <w:rsid w:val="0086375B"/>
    <w:rsid w:val="008637E0"/>
    <w:rsid w:val="0086427C"/>
    <w:rsid w:val="008645BC"/>
    <w:rsid w:val="0086503E"/>
    <w:rsid w:val="00865192"/>
    <w:rsid w:val="00865417"/>
    <w:rsid w:val="0086581F"/>
    <w:rsid w:val="00865C46"/>
    <w:rsid w:val="00865FA5"/>
    <w:rsid w:val="00866904"/>
    <w:rsid w:val="00870072"/>
    <w:rsid w:val="00871C67"/>
    <w:rsid w:val="00873311"/>
    <w:rsid w:val="00873A36"/>
    <w:rsid w:val="0087440D"/>
    <w:rsid w:val="00874669"/>
    <w:rsid w:val="00874A34"/>
    <w:rsid w:val="008750AF"/>
    <w:rsid w:val="008757E9"/>
    <w:rsid w:val="008759E0"/>
    <w:rsid w:val="008776C0"/>
    <w:rsid w:val="008779B5"/>
    <w:rsid w:val="00877B8D"/>
    <w:rsid w:val="008800B7"/>
    <w:rsid w:val="00880507"/>
    <w:rsid w:val="008808C9"/>
    <w:rsid w:val="00880C83"/>
    <w:rsid w:val="00881CF4"/>
    <w:rsid w:val="00881D25"/>
    <w:rsid w:val="0088224B"/>
    <w:rsid w:val="00882912"/>
    <w:rsid w:val="00882CDC"/>
    <w:rsid w:val="00882DD4"/>
    <w:rsid w:val="00883A2C"/>
    <w:rsid w:val="00883D63"/>
    <w:rsid w:val="008843D4"/>
    <w:rsid w:val="00885379"/>
    <w:rsid w:val="008859F5"/>
    <w:rsid w:val="00885DA4"/>
    <w:rsid w:val="00885FA0"/>
    <w:rsid w:val="008865E0"/>
    <w:rsid w:val="00886AB2"/>
    <w:rsid w:val="00886F62"/>
    <w:rsid w:val="008872D1"/>
    <w:rsid w:val="008874AF"/>
    <w:rsid w:val="0088762B"/>
    <w:rsid w:val="00887E2E"/>
    <w:rsid w:val="0089008C"/>
    <w:rsid w:val="00890B5B"/>
    <w:rsid w:val="00891572"/>
    <w:rsid w:val="008925BB"/>
    <w:rsid w:val="00893755"/>
    <w:rsid w:val="00893F65"/>
    <w:rsid w:val="008947AB"/>
    <w:rsid w:val="00894F26"/>
    <w:rsid w:val="00894FCB"/>
    <w:rsid w:val="00895407"/>
    <w:rsid w:val="008969B9"/>
    <w:rsid w:val="0089796D"/>
    <w:rsid w:val="008A127B"/>
    <w:rsid w:val="008A1F4E"/>
    <w:rsid w:val="008A2891"/>
    <w:rsid w:val="008A319F"/>
    <w:rsid w:val="008A3924"/>
    <w:rsid w:val="008A48E5"/>
    <w:rsid w:val="008A4F5F"/>
    <w:rsid w:val="008A4FC5"/>
    <w:rsid w:val="008A5039"/>
    <w:rsid w:val="008A503E"/>
    <w:rsid w:val="008A5369"/>
    <w:rsid w:val="008A5C1E"/>
    <w:rsid w:val="008A6A05"/>
    <w:rsid w:val="008A7657"/>
    <w:rsid w:val="008A7B2C"/>
    <w:rsid w:val="008B0617"/>
    <w:rsid w:val="008B0875"/>
    <w:rsid w:val="008B0A00"/>
    <w:rsid w:val="008B0CA7"/>
    <w:rsid w:val="008B0F7F"/>
    <w:rsid w:val="008B1739"/>
    <w:rsid w:val="008B1B84"/>
    <w:rsid w:val="008B1E3E"/>
    <w:rsid w:val="008B2B68"/>
    <w:rsid w:val="008B2C83"/>
    <w:rsid w:val="008B2CC0"/>
    <w:rsid w:val="008B2DDD"/>
    <w:rsid w:val="008B3069"/>
    <w:rsid w:val="008B361F"/>
    <w:rsid w:val="008B3645"/>
    <w:rsid w:val="008B44B1"/>
    <w:rsid w:val="008B460C"/>
    <w:rsid w:val="008B4618"/>
    <w:rsid w:val="008B472E"/>
    <w:rsid w:val="008B52D4"/>
    <w:rsid w:val="008B53E8"/>
    <w:rsid w:val="008B5A91"/>
    <w:rsid w:val="008B5E84"/>
    <w:rsid w:val="008B7173"/>
    <w:rsid w:val="008B7718"/>
    <w:rsid w:val="008C047A"/>
    <w:rsid w:val="008C16A4"/>
    <w:rsid w:val="008C17EB"/>
    <w:rsid w:val="008C19BA"/>
    <w:rsid w:val="008C19FC"/>
    <w:rsid w:val="008C1E6E"/>
    <w:rsid w:val="008C205F"/>
    <w:rsid w:val="008C24D2"/>
    <w:rsid w:val="008C341F"/>
    <w:rsid w:val="008C38EB"/>
    <w:rsid w:val="008C4280"/>
    <w:rsid w:val="008C444D"/>
    <w:rsid w:val="008C4C7E"/>
    <w:rsid w:val="008C4EA9"/>
    <w:rsid w:val="008C5B19"/>
    <w:rsid w:val="008C63ED"/>
    <w:rsid w:val="008C649F"/>
    <w:rsid w:val="008C69A5"/>
    <w:rsid w:val="008C751F"/>
    <w:rsid w:val="008C7906"/>
    <w:rsid w:val="008C7BD1"/>
    <w:rsid w:val="008D07C9"/>
    <w:rsid w:val="008D0A34"/>
    <w:rsid w:val="008D0D87"/>
    <w:rsid w:val="008D1123"/>
    <w:rsid w:val="008D17E8"/>
    <w:rsid w:val="008D212E"/>
    <w:rsid w:val="008D36F4"/>
    <w:rsid w:val="008D379B"/>
    <w:rsid w:val="008D38CF"/>
    <w:rsid w:val="008D4262"/>
    <w:rsid w:val="008D5400"/>
    <w:rsid w:val="008D58FD"/>
    <w:rsid w:val="008D5B7A"/>
    <w:rsid w:val="008D5DCC"/>
    <w:rsid w:val="008D72AB"/>
    <w:rsid w:val="008D7CC6"/>
    <w:rsid w:val="008D7CCA"/>
    <w:rsid w:val="008E0168"/>
    <w:rsid w:val="008E19FF"/>
    <w:rsid w:val="008E1E5A"/>
    <w:rsid w:val="008E2671"/>
    <w:rsid w:val="008E2888"/>
    <w:rsid w:val="008E37C0"/>
    <w:rsid w:val="008E37FE"/>
    <w:rsid w:val="008E399B"/>
    <w:rsid w:val="008E3B21"/>
    <w:rsid w:val="008E4280"/>
    <w:rsid w:val="008E458B"/>
    <w:rsid w:val="008E560C"/>
    <w:rsid w:val="008E5A5C"/>
    <w:rsid w:val="008E6178"/>
    <w:rsid w:val="008E6D83"/>
    <w:rsid w:val="008E7DFA"/>
    <w:rsid w:val="008F025D"/>
    <w:rsid w:val="008F1783"/>
    <w:rsid w:val="008F19AB"/>
    <w:rsid w:val="008F1A26"/>
    <w:rsid w:val="008F1CAC"/>
    <w:rsid w:val="008F1F70"/>
    <w:rsid w:val="008F26BD"/>
    <w:rsid w:val="008F311D"/>
    <w:rsid w:val="008F371B"/>
    <w:rsid w:val="008F3D16"/>
    <w:rsid w:val="008F40E9"/>
    <w:rsid w:val="008F48AA"/>
    <w:rsid w:val="008F527F"/>
    <w:rsid w:val="008F5721"/>
    <w:rsid w:val="008F5F21"/>
    <w:rsid w:val="008F651F"/>
    <w:rsid w:val="008F6C73"/>
    <w:rsid w:val="008F6EB7"/>
    <w:rsid w:val="0090142B"/>
    <w:rsid w:val="009014FF"/>
    <w:rsid w:val="00901556"/>
    <w:rsid w:val="00901563"/>
    <w:rsid w:val="009016A5"/>
    <w:rsid w:val="009018AC"/>
    <w:rsid w:val="009020D0"/>
    <w:rsid w:val="009022C7"/>
    <w:rsid w:val="009029AA"/>
    <w:rsid w:val="00902BAE"/>
    <w:rsid w:val="00902C20"/>
    <w:rsid w:val="00902EC6"/>
    <w:rsid w:val="0090308E"/>
    <w:rsid w:val="0090364C"/>
    <w:rsid w:val="00903B0C"/>
    <w:rsid w:val="00903CEB"/>
    <w:rsid w:val="00904352"/>
    <w:rsid w:val="00904713"/>
    <w:rsid w:val="009047E2"/>
    <w:rsid w:val="00904FC5"/>
    <w:rsid w:val="009054D7"/>
    <w:rsid w:val="009070C3"/>
    <w:rsid w:val="00907185"/>
    <w:rsid w:val="0090738F"/>
    <w:rsid w:val="009079F3"/>
    <w:rsid w:val="00907C5C"/>
    <w:rsid w:val="00907EBB"/>
    <w:rsid w:val="009111B8"/>
    <w:rsid w:val="00911354"/>
    <w:rsid w:val="00911387"/>
    <w:rsid w:val="00912DD6"/>
    <w:rsid w:val="00912EAA"/>
    <w:rsid w:val="0091339E"/>
    <w:rsid w:val="00913E27"/>
    <w:rsid w:val="00914979"/>
    <w:rsid w:val="0091515E"/>
    <w:rsid w:val="009156B7"/>
    <w:rsid w:val="00915B6F"/>
    <w:rsid w:val="009169E1"/>
    <w:rsid w:val="00916A4F"/>
    <w:rsid w:val="00917529"/>
    <w:rsid w:val="0091775D"/>
    <w:rsid w:val="00917884"/>
    <w:rsid w:val="00917A61"/>
    <w:rsid w:val="00917B7B"/>
    <w:rsid w:val="00920519"/>
    <w:rsid w:val="00920929"/>
    <w:rsid w:val="009209C0"/>
    <w:rsid w:val="009210D2"/>
    <w:rsid w:val="00921422"/>
    <w:rsid w:val="00921667"/>
    <w:rsid w:val="009217DA"/>
    <w:rsid w:val="0092193E"/>
    <w:rsid w:val="00921A35"/>
    <w:rsid w:val="00922176"/>
    <w:rsid w:val="00922AEC"/>
    <w:rsid w:val="00922B79"/>
    <w:rsid w:val="00922BC9"/>
    <w:rsid w:val="00923C0A"/>
    <w:rsid w:val="00924492"/>
    <w:rsid w:val="00925916"/>
    <w:rsid w:val="00925E54"/>
    <w:rsid w:val="00927DE8"/>
    <w:rsid w:val="00927E7A"/>
    <w:rsid w:val="00931778"/>
    <w:rsid w:val="009318B1"/>
    <w:rsid w:val="00932037"/>
    <w:rsid w:val="0093209C"/>
    <w:rsid w:val="0093253E"/>
    <w:rsid w:val="00932B18"/>
    <w:rsid w:val="00932D2B"/>
    <w:rsid w:val="009331BB"/>
    <w:rsid w:val="009332A5"/>
    <w:rsid w:val="00933F74"/>
    <w:rsid w:val="00933FBC"/>
    <w:rsid w:val="009340DD"/>
    <w:rsid w:val="009347AE"/>
    <w:rsid w:val="00934B8F"/>
    <w:rsid w:val="00934FE2"/>
    <w:rsid w:val="00935341"/>
    <w:rsid w:val="009353D0"/>
    <w:rsid w:val="009371FC"/>
    <w:rsid w:val="009373F8"/>
    <w:rsid w:val="0093754A"/>
    <w:rsid w:val="00937821"/>
    <w:rsid w:val="0094076F"/>
    <w:rsid w:val="0094100F"/>
    <w:rsid w:val="009412E5"/>
    <w:rsid w:val="0094155E"/>
    <w:rsid w:val="00941E2F"/>
    <w:rsid w:val="009424A9"/>
    <w:rsid w:val="009424BB"/>
    <w:rsid w:val="00943098"/>
    <w:rsid w:val="00944041"/>
    <w:rsid w:val="00945932"/>
    <w:rsid w:val="0094605E"/>
    <w:rsid w:val="009467DF"/>
    <w:rsid w:val="009467FB"/>
    <w:rsid w:val="00946996"/>
    <w:rsid w:val="00946AFE"/>
    <w:rsid w:val="00946C9A"/>
    <w:rsid w:val="009474FA"/>
    <w:rsid w:val="009478D5"/>
    <w:rsid w:val="00947CA9"/>
    <w:rsid w:val="00947E4B"/>
    <w:rsid w:val="00952009"/>
    <w:rsid w:val="009528EB"/>
    <w:rsid w:val="00953630"/>
    <w:rsid w:val="00953BC0"/>
    <w:rsid w:val="00954306"/>
    <w:rsid w:val="00954CBD"/>
    <w:rsid w:val="00955E2B"/>
    <w:rsid w:val="009574D1"/>
    <w:rsid w:val="00957524"/>
    <w:rsid w:val="00960A84"/>
    <w:rsid w:val="00960D8B"/>
    <w:rsid w:val="0096176D"/>
    <w:rsid w:val="009618C2"/>
    <w:rsid w:val="00962A1B"/>
    <w:rsid w:val="00963006"/>
    <w:rsid w:val="009637DA"/>
    <w:rsid w:val="00963FE0"/>
    <w:rsid w:val="0096411F"/>
    <w:rsid w:val="0096462B"/>
    <w:rsid w:val="00966823"/>
    <w:rsid w:val="00967282"/>
    <w:rsid w:val="00967E95"/>
    <w:rsid w:val="00970496"/>
    <w:rsid w:val="00970B94"/>
    <w:rsid w:val="00970DB0"/>
    <w:rsid w:val="00971AD8"/>
    <w:rsid w:val="00971C9E"/>
    <w:rsid w:val="00972FFE"/>
    <w:rsid w:val="00973301"/>
    <w:rsid w:val="009738CD"/>
    <w:rsid w:val="00973BEA"/>
    <w:rsid w:val="00973D85"/>
    <w:rsid w:val="00974315"/>
    <w:rsid w:val="0097435B"/>
    <w:rsid w:val="00974726"/>
    <w:rsid w:val="00974C88"/>
    <w:rsid w:val="0097541F"/>
    <w:rsid w:val="00975451"/>
    <w:rsid w:val="009761C4"/>
    <w:rsid w:val="0097655C"/>
    <w:rsid w:val="00976E97"/>
    <w:rsid w:val="009779A4"/>
    <w:rsid w:val="00977D12"/>
    <w:rsid w:val="00981A1D"/>
    <w:rsid w:val="00982546"/>
    <w:rsid w:val="00982BED"/>
    <w:rsid w:val="00983948"/>
    <w:rsid w:val="00983972"/>
    <w:rsid w:val="0098437C"/>
    <w:rsid w:val="009845F4"/>
    <w:rsid w:val="00984751"/>
    <w:rsid w:val="00984864"/>
    <w:rsid w:val="00985FB6"/>
    <w:rsid w:val="00986792"/>
    <w:rsid w:val="00986955"/>
    <w:rsid w:val="00986C54"/>
    <w:rsid w:val="00987D92"/>
    <w:rsid w:val="009903AE"/>
    <w:rsid w:val="009905E5"/>
    <w:rsid w:val="00990F80"/>
    <w:rsid w:val="00991272"/>
    <w:rsid w:val="00991415"/>
    <w:rsid w:val="0099178B"/>
    <w:rsid w:val="00991989"/>
    <w:rsid w:val="00991C51"/>
    <w:rsid w:val="00991FB3"/>
    <w:rsid w:val="009927A3"/>
    <w:rsid w:val="009927DE"/>
    <w:rsid w:val="00992D4A"/>
    <w:rsid w:val="009931EC"/>
    <w:rsid w:val="00993469"/>
    <w:rsid w:val="009943C4"/>
    <w:rsid w:val="009944EB"/>
    <w:rsid w:val="00994DC9"/>
    <w:rsid w:val="009958ED"/>
    <w:rsid w:val="0099628D"/>
    <w:rsid w:val="009966A1"/>
    <w:rsid w:val="0099697D"/>
    <w:rsid w:val="00996DD9"/>
    <w:rsid w:val="009A0A32"/>
    <w:rsid w:val="009A1E5C"/>
    <w:rsid w:val="009A216F"/>
    <w:rsid w:val="009A2945"/>
    <w:rsid w:val="009A3037"/>
    <w:rsid w:val="009A3353"/>
    <w:rsid w:val="009A3AEA"/>
    <w:rsid w:val="009A4CFC"/>
    <w:rsid w:val="009A576B"/>
    <w:rsid w:val="009A5964"/>
    <w:rsid w:val="009A5C7B"/>
    <w:rsid w:val="009A7062"/>
    <w:rsid w:val="009A7A16"/>
    <w:rsid w:val="009A7F82"/>
    <w:rsid w:val="009B074A"/>
    <w:rsid w:val="009B0B4D"/>
    <w:rsid w:val="009B18AC"/>
    <w:rsid w:val="009B2338"/>
    <w:rsid w:val="009B2D6D"/>
    <w:rsid w:val="009B33D8"/>
    <w:rsid w:val="009B394E"/>
    <w:rsid w:val="009B42F1"/>
    <w:rsid w:val="009B4436"/>
    <w:rsid w:val="009B49AC"/>
    <w:rsid w:val="009B4AAC"/>
    <w:rsid w:val="009B4BFA"/>
    <w:rsid w:val="009B512B"/>
    <w:rsid w:val="009B518A"/>
    <w:rsid w:val="009B5762"/>
    <w:rsid w:val="009B66EB"/>
    <w:rsid w:val="009B7623"/>
    <w:rsid w:val="009B77A2"/>
    <w:rsid w:val="009B7C66"/>
    <w:rsid w:val="009C0467"/>
    <w:rsid w:val="009C0BEA"/>
    <w:rsid w:val="009C111E"/>
    <w:rsid w:val="009C1DB5"/>
    <w:rsid w:val="009C2006"/>
    <w:rsid w:val="009C2C3D"/>
    <w:rsid w:val="009C2CAE"/>
    <w:rsid w:val="009C3B0F"/>
    <w:rsid w:val="009C3B68"/>
    <w:rsid w:val="009C3E1D"/>
    <w:rsid w:val="009C40AE"/>
    <w:rsid w:val="009C4BE8"/>
    <w:rsid w:val="009C4D88"/>
    <w:rsid w:val="009C585A"/>
    <w:rsid w:val="009C6035"/>
    <w:rsid w:val="009C6961"/>
    <w:rsid w:val="009C7AC6"/>
    <w:rsid w:val="009C7DF5"/>
    <w:rsid w:val="009D007A"/>
    <w:rsid w:val="009D019D"/>
    <w:rsid w:val="009D0BF1"/>
    <w:rsid w:val="009D0F87"/>
    <w:rsid w:val="009D2126"/>
    <w:rsid w:val="009D24AD"/>
    <w:rsid w:val="009D3024"/>
    <w:rsid w:val="009D3200"/>
    <w:rsid w:val="009D3F99"/>
    <w:rsid w:val="009D42CC"/>
    <w:rsid w:val="009D4D00"/>
    <w:rsid w:val="009D5060"/>
    <w:rsid w:val="009D53A6"/>
    <w:rsid w:val="009D65CA"/>
    <w:rsid w:val="009D69F6"/>
    <w:rsid w:val="009E083E"/>
    <w:rsid w:val="009E0930"/>
    <w:rsid w:val="009E0B83"/>
    <w:rsid w:val="009E15D9"/>
    <w:rsid w:val="009E1FEE"/>
    <w:rsid w:val="009E20F9"/>
    <w:rsid w:val="009E2158"/>
    <w:rsid w:val="009E2C04"/>
    <w:rsid w:val="009E362E"/>
    <w:rsid w:val="009E3EDB"/>
    <w:rsid w:val="009E41E4"/>
    <w:rsid w:val="009E5F23"/>
    <w:rsid w:val="009E60E3"/>
    <w:rsid w:val="009E7EB5"/>
    <w:rsid w:val="009F061D"/>
    <w:rsid w:val="009F0FD9"/>
    <w:rsid w:val="009F143F"/>
    <w:rsid w:val="009F15E7"/>
    <w:rsid w:val="009F1D21"/>
    <w:rsid w:val="009F2134"/>
    <w:rsid w:val="009F2367"/>
    <w:rsid w:val="009F273F"/>
    <w:rsid w:val="009F37EC"/>
    <w:rsid w:val="009F4849"/>
    <w:rsid w:val="009F4C12"/>
    <w:rsid w:val="009F4DF4"/>
    <w:rsid w:val="009F4F2A"/>
    <w:rsid w:val="009F55EF"/>
    <w:rsid w:val="009F67D8"/>
    <w:rsid w:val="009F7358"/>
    <w:rsid w:val="00A0039C"/>
    <w:rsid w:val="00A004EC"/>
    <w:rsid w:val="00A00E5E"/>
    <w:rsid w:val="00A0182F"/>
    <w:rsid w:val="00A018B1"/>
    <w:rsid w:val="00A01ED4"/>
    <w:rsid w:val="00A02114"/>
    <w:rsid w:val="00A02DE1"/>
    <w:rsid w:val="00A044AD"/>
    <w:rsid w:val="00A04763"/>
    <w:rsid w:val="00A04952"/>
    <w:rsid w:val="00A04C50"/>
    <w:rsid w:val="00A04CB2"/>
    <w:rsid w:val="00A04E79"/>
    <w:rsid w:val="00A055AE"/>
    <w:rsid w:val="00A06797"/>
    <w:rsid w:val="00A06A19"/>
    <w:rsid w:val="00A06EC4"/>
    <w:rsid w:val="00A079F2"/>
    <w:rsid w:val="00A106FA"/>
    <w:rsid w:val="00A10C4E"/>
    <w:rsid w:val="00A116B8"/>
    <w:rsid w:val="00A12487"/>
    <w:rsid w:val="00A125D9"/>
    <w:rsid w:val="00A126C7"/>
    <w:rsid w:val="00A132FA"/>
    <w:rsid w:val="00A14806"/>
    <w:rsid w:val="00A175CD"/>
    <w:rsid w:val="00A17E58"/>
    <w:rsid w:val="00A2143A"/>
    <w:rsid w:val="00A219E4"/>
    <w:rsid w:val="00A21AF2"/>
    <w:rsid w:val="00A22657"/>
    <w:rsid w:val="00A2270C"/>
    <w:rsid w:val="00A23481"/>
    <w:rsid w:val="00A234A2"/>
    <w:rsid w:val="00A2377B"/>
    <w:rsid w:val="00A249C9"/>
    <w:rsid w:val="00A24DB1"/>
    <w:rsid w:val="00A24E92"/>
    <w:rsid w:val="00A253E5"/>
    <w:rsid w:val="00A25B05"/>
    <w:rsid w:val="00A26240"/>
    <w:rsid w:val="00A26596"/>
    <w:rsid w:val="00A27F5A"/>
    <w:rsid w:val="00A30775"/>
    <w:rsid w:val="00A30948"/>
    <w:rsid w:val="00A31607"/>
    <w:rsid w:val="00A317DA"/>
    <w:rsid w:val="00A32AEA"/>
    <w:rsid w:val="00A33C73"/>
    <w:rsid w:val="00A34800"/>
    <w:rsid w:val="00A35900"/>
    <w:rsid w:val="00A35B15"/>
    <w:rsid w:val="00A35CED"/>
    <w:rsid w:val="00A378EB"/>
    <w:rsid w:val="00A407CD"/>
    <w:rsid w:val="00A40D84"/>
    <w:rsid w:val="00A40EA6"/>
    <w:rsid w:val="00A41593"/>
    <w:rsid w:val="00A41BDB"/>
    <w:rsid w:val="00A41D7F"/>
    <w:rsid w:val="00A421F1"/>
    <w:rsid w:val="00A4456B"/>
    <w:rsid w:val="00A4581A"/>
    <w:rsid w:val="00A45D1D"/>
    <w:rsid w:val="00A45D84"/>
    <w:rsid w:val="00A473F7"/>
    <w:rsid w:val="00A47B80"/>
    <w:rsid w:val="00A5066C"/>
    <w:rsid w:val="00A51C8A"/>
    <w:rsid w:val="00A51ECA"/>
    <w:rsid w:val="00A51FDE"/>
    <w:rsid w:val="00A52B17"/>
    <w:rsid w:val="00A52F5C"/>
    <w:rsid w:val="00A535F6"/>
    <w:rsid w:val="00A539DB"/>
    <w:rsid w:val="00A54297"/>
    <w:rsid w:val="00A55E78"/>
    <w:rsid w:val="00A57743"/>
    <w:rsid w:val="00A57D6A"/>
    <w:rsid w:val="00A606E6"/>
    <w:rsid w:val="00A60E65"/>
    <w:rsid w:val="00A61127"/>
    <w:rsid w:val="00A61375"/>
    <w:rsid w:val="00A6152C"/>
    <w:rsid w:val="00A616FA"/>
    <w:rsid w:val="00A618A1"/>
    <w:rsid w:val="00A61FA4"/>
    <w:rsid w:val="00A62458"/>
    <w:rsid w:val="00A6251A"/>
    <w:rsid w:val="00A626F6"/>
    <w:rsid w:val="00A62E94"/>
    <w:rsid w:val="00A63416"/>
    <w:rsid w:val="00A63C54"/>
    <w:rsid w:val="00A64C9B"/>
    <w:rsid w:val="00A64F8C"/>
    <w:rsid w:val="00A653F4"/>
    <w:rsid w:val="00A65E35"/>
    <w:rsid w:val="00A66000"/>
    <w:rsid w:val="00A66040"/>
    <w:rsid w:val="00A66472"/>
    <w:rsid w:val="00A66700"/>
    <w:rsid w:val="00A66E52"/>
    <w:rsid w:val="00A67A44"/>
    <w:rsid w:val="00A67CCA"/>
    <w:rsid w:val="00A67E76"/>
    <w:rsid w:val="00A70033"/>
    <w:rsid w:val="00A70317"/>
    <w:rsid w:val="00A70436"/>
    <w:rsid w:val="00A70DD6"/>
    <w:rsid w:val="00A71383"/>
    <w:rsid w:val="00A7166D"/>
    <w:rsid w:val="00A71E9C"/>
    <w:rsid w:val="00A74281"/>
    <w:rsid w:val="00A74C7D"/>
    <w:rsid w:val="00A755F9"/>
    <w:rsid w:val="00A76526"/>
    <w:rsid w:val="00A77585"/>
    <w:rsid w:val="00A77CB3"/>
    <w:rsid w:val="00A80321"/>
    <w:rsid w:val="00A80E01"/>
    <w:rsid w:val="00A80FAF"/>
    <w:rsid w:val="00A81345"/>
    <w:rsid w:val="00A82DC2"/>
    <w:rsid w:val="00A83CF1"/>
    <w:rsid w:val="00A83DEC"/>
    <w:rsid w:val="00A84D7B"/>
    <w:rsid w:val="00A85617"/>
    <w:rsid w:val="00A85630"/>
    <w:rsid w:val="00A85ADF"/>
    <w:rsid w:val="00A85F0F"/>
    <w:rsid w:val="00A86297"/>
    <w:rsid w:val="00A86CBE"/>
    <w:rsid w:val="00A86D51"/>
    <w:rsid w:val="00A86DEA"/>
    <w:rsid w:val="00A90F5C"/>
    <w:rsid w:val="00A91F0A"/>
    <w:rsid w:val="00A92A54"/>
    <w:rsid w:val="00A931FB"/>
    <w:rsid w:val="00A93E2D"/>
    <w:rsid w:val="00A93F52"/>
    <w:rsid w:val="00A95697"/>
    <w:rsid w:val="00A95DB6"/>
    <w:rsid w:val="00A95E07"/>
    <w:rsid w:val="00A9703B"/>
    <w:rsid w:val="00A97427"/>
    <w:rsid w:val="00A978E5"/>
    <w:rsid w:val="00A979F7"/>
    <w:rsid w:val="00AA0BE7"/>
    <w:rsid w:val="00AA0E48"/>
    <w:rsid w:val="00AA115F"/>
    <w:rsid w:val="00AA1A9E"/>
    <w:rsid w:val="00AA2175"/>
    <w:rsid w:val="00AA23F8"/>
    <w:rsid w:val="00AA2BD3"/>
    <w:rsid w:val="00AA2D10"/>
    <w:rsid w:val="00AA3054"/>
    <w:rsid w:val="00AA3916"/>
    <w:rsid w:val="00AA4559"/>
    <w:rsid w:val="00AA515E"/>
    <w:rsid w:val="00AA6290"/>
    <w:rsid w:val="00AA64A9"/>
    <w:rsid w:val="00AA6914"/>
    <w:rsid w:val="00AA6C76"/>
    <w:rsid w:val="00AA6CD2"/>
    <w:rsid w:val="00AA7464"/>
    <w:rsid w:val="00AA7475"/>
    <w:rsid w:val="00AA79A5"/>
    <w:rsid w:val="00AA7C25"/>
    <w:rsid w:val="00AB0537"/>
    <w:rsid w:val="00AB0E05"/>
    <w:rsid w:val="00AB32C3"/>
    <w:rsid w:val="00AB37C8"/>
    <w:rsid w:val="00AB3899"/>
    <w:rsid w:val="00AB43C2"/>
    <w:rsid w:val="00AB4AB2"/>
    <w:rsid w:val="00AB6126"/>
    <w:rsid w:val="00AB62E7"/>
    <w:rsid w:val="00AB63A7"/>
    <w:rsid w:val="00AB6974"/>
    <w:rsid w:val="00AB6D73"/>
    <w:rsid w:val="00AB7772"/>
    <w:rsid w:val="00AB7B58"/>
    <w:rsid w:val="00AB7E14"/>
    <w:rsid w:val="00AC0271"/>
    <w:rsid w:val="00AC098F"/>
    <w:rsid w:val="00AC137D"/>
    <w:rsid w:val="00AC1CA4"/>
    <w:rsid w:val="00AC1EA0"/>
    <w:rsid w:val="00AC1EE7"/>
    <w:rsid w:val="00AC1FF7"/>
    <w:rsid w:val="00AC2610"/>
    <w:rsid w:val="00AC30AF"/>
    <w:rsid w:val="00AC349F"/>
    <w:rsid w:val="00AC34A9"/>
    <w:rsid w:val="00AC35DB"/>
    <w:rsid w:val="00AC3822"/>
    <w:rsid w:val="00AC41C7"/>
    <w:rsid w:val="00AC455C"/>
    <w:rsid w:val="00AC476B"/>
    <w:rsid w:val="00AC4DFC"/>
    <w:rsid w:val="00AC504D"/>
    <w:rsid w:val="00AC5121"/>
    <w:rsid w:val="00AC548C"/>
    <w:rsid w:val="00AC57B0"/>
    <w:rsid w:val="00AC5C7D"/>
    <w:rsid w:val="00AC60B9"/>
    <w:rsid w:val="00AC7DF1"/>
    <w:rsid w:val="00AD0255"/>
    <w:rsid w:val="00AD0466"/>
    <w:rsid w:val="00AD0D42"/>
    <w:rsid w:val="00AD113A"/>
    <w:rsid w:val="00AD22E9"/>
    <w:rsid w:val="00AD283C"/>
    <w:rsid w:val="00AD38A0"/>
    <w:rsid w:val="00AD3D29"/>
    <w:rsid w:val="00AD3FD8"/>
    <w:rsid w:val="00AD4660"/>
    <w:rsid w:val="00AD4B80"/>
    <w:rsid w:val="00AD4C21"/>
    <w:rsid w:val="00AD4DE6"/>
    <w:rsid w:val="00AD4FFC"/>
    <w:rsid w:val="00AD5003"/>
    <w:rsid w:val="00AD55F5"/>
    <w:rsid w:val="00AD6195"/>
    <w:rsid w:val="00AD6685"/>
    <w:rsid w:val="00AD69C7"/>
    <w:rsid w:val="00AD7719"/>
    <w:rsid w:val="00AE04CC"/>
    <w:rsid w:val="00AE0681"/>
    <w:rsid w:val="00AE092C"/>
    <w:rsid w:val="00AE0E12"/>
    <w:rsid w:val="00AE1965"/>
    <w:rsid w:val="00AE1C43"/>
    <w:rsid w:val="00AE278B"/>
    <w:rsid w:val="00AE2CDE"/>
    <w:rsid w:val="00AE3081"/>
    <w:rsid w:val="00AE32D6"/>
    <w:rsid w:val="00AE3EE6"/>
    <w:rsid w:val="00AE483B"/>
    <w:rsid w:val="00AE49E5"/>
    <w:rsid w:val="00AE4CFD"/>
    <w:rsid w:val="00AE4E83"/>
    <w:rsid w:val="00AE54D4"/>
    <w:rsid w:val="00AE57F9"/>
    <w:rsid w:val="00AE58AA"/>
    <w:rsid w:val="00AE5B03"/>
    <w:rsid w:val="00AE630F"/>
    <w:rsid w:val="00AE660B"/>
    <w:rsid w:val="00AE7251"/>
    <w:rsid w:val="00AE78F2"/>
    <w:rsid w:val="00AE7D95"/>
    <w:rsid w:val="00AF03CE"/>
    <w:rsid w:val="00AF343A"/>
    <w:rsid w:val="00AF527C"/>
    <w:rsid w:val="00AF5916"/>
    <w:rsid w:val="00AF5D72"/>
    <w:rsid w:val="00AF6310"/>
    <w:rsid w:val="00AF63B9"/>
    <w:rsid w:val="00AF6728"/>
    <w:rsid w:val="00AF6876"/>
    <w:rsid w:val="00AF70CA"/>
    <w:rsid w:val="00AF7166"/>
    <w:rsid w:val="00B0085D"/>
    <w:rsid w:val="00B00E39"/>
    <w:rsid w:val="00B01B01"/>
    <w:rsid w:val="00B01D41"/>
    <w:rsid w:val="00B02766"/>
    <w:rsid w:val="00B0283F"/>
    <w:rsid w:val="00B03816"/>
    <w:rsid w:val="00B03E03"/>
    <w:rsid w:val="00B0432D"/>
    <w:rsid w:val="00B04D5B"/>
    <w:rsid w:val="00B05227"/>
    <w:rsid w:val="00B0578E"/>
    <w:rsid w:val="00B05A28"/>
    <w:rsid w:val="00B05CE8"/>
    <w:rsid w:val="00B06156"/>
    <w:rsid w:val="00B06C9E"/>
    <w:rsid w:val="00B0706E"/>
    <w:rsid w:val="00B1019B"/>
    <w:rsid w:val="00B108AE"/>
    <w:rsid w:val="00B12101"/>
    <w:rsid w:val="00B12AC4"/>
    <w:rsid w:val="00B12E46"/>
    <w:rsid w:val="00B13371"/>
    <w:rsid w:val="00B13B8E"/>
    <w:rsid w:val="00B153C1"/>
    <w:rsid w:val="00B155AD"/>
    <w:rsid w:val="00B1586E"/>
    <w:rsid w:val="00B16291"/>
    <w:rsid w:val="00B168D2"/>
    <w:rsid w:val="00B16E56"/>
    <w:rsid w:val="00B17442"/>
    <w:rsid w:val="00B17502"/>
    <w:rsid w:val="00B17FE9"/>
    <w:rsid w:val="00B20A81"/>
    <w:rsid w:val="00B20B4B"/>
    <w:rsid w:val="00B21B64"/>
    <w:rsid w:val="00B21C8F"/>
    <w:rsid w:val="00B21ED9"/>
    <w:rsid w:val="00B227E6"/>
    <w:rsid w:val="00B23007"/>
    <w:rsid w:val="00B239E1"/>
    <w:rsid w:val="00B241FC"/>
    <w:rsid w:val="00B24270"/>
    <w:rsid w:val="00B246D1"/>
    <w:rsid w:val="00B24CE5"/>
    <w:rsid w:val="00B24F7B"/>
    <w:rsid w:val="00B25DDF"/>
    <w:rsid w:val="00B26C1D"/>
    <w:rsid w:val="00B27A17"/>
    <w:rsid w:val="00B27BAB"/>
    <w:rsid w:val="00B27C40"/>
    <w:rsid w:val="00B302C2"/>
    <w:rsid w:val="00B305BD"/>
    <w:rsid w:val="00B31618"/>
    <w:rsid w:val="00B31753"/>
    <w:rsid w:val="00B321B9"/>
    <w:rsid w:val="00B32C8D"/>
    <w:rsid w:val="00B332A7"/>
    <w:rsid w:val="00B33772"/>
    <w:rsid w:val="00B33F60"/>
    <w:rsid w:val="00B3580E"/>
    <w:rsid w:val="00B358E3"/>
    <w:rsid w:val="00B35DA5"/>
    <w:rsid w:val="00B366E0"/>
    <w:rsid w:val="00B36978"/>
    <w:rsid w:val="00B37003"/>
    <w:rsid w:val="00B401DC"/>
    <w:rsid w:val="00B41305"/>
    <w:rsid w:val="00B42131"/>
    <w:rsid w:val="00B4298B"/>
    <w:rsid w:val="00B42B64"/>
    <w:rsid w:val="00B42E2B"/>
    <w:rsid w:val="00B43189"/>
    <w:rsid w:val="00B43892"/>
    <w:rsid w:val="00B43EB7"/>
    <w:rsid w:val="00B44383"/>
    <w:rsid w:val="00B4481A"/>
    <w:rsid w:val="00B44B51"/>
    <w:rsid w:val="00B4543E"/>
    <w:rsid w:val="00B4547C"/>
    <w:rsid w:val="00B4564B"/>
    <w:rsid w:val="00B4747B"/>
    <w:rsid w:val="00B47A03"/>
    <w:rsid w:val="00B47D2F"/>
    <w:rsid w:val="00B47DDE"/>
    <w:rsid w:val="00B50062"/>
    <w:rsid w:val="00B500FA"/>
    <w:rsid w:val="00B50265"/>
    <w:rsid w:val="00B5027E"/>
    <w:rsid w:val="00B508DD"/>
    <w:rsid w:val="00B50C01"/>
    <w:rsid w:val="00B50E62"/>
    <w:rsid w:val="00B51127"/>
    <w:rsid w:val="00B519EF"/>
    <w:rsid w:val="00B51AA3"/>
    <w:rsid w:val="00B52317"/>
    <w:rsid w:val="00B531ED"/>
    <w:rsid w:val="00B5380D"/>
    <w:rsid w:val="00B53E83"/>
    <w:rsid w:val="00B54A8B"/>
    <w:rsid w:val="00B55443"/>
    <w:rsid w:val="00B5556C"/>
    <w:rsid w:val="00B55C67"/>
    <w:rsid w:val="00B55CF3"/>
    <w:rsid w:val="00B560F2"/>
    <w:rsid w:val="00B5613B"/>
    <w:rsid w:val="00B566FD"/>
    <w:rsid w:val="00B569AD"/>
    <w:rsid w:val="00B56DF6"/>
    <w:rsid w:val="00B57940"/>
    <w:rsid w:val="00B57CB1"/>
    <w:rsid w:val="00B60749"/>
    <w:rsid w:val="00B60884"/>
    <w:rsid w:val="00B62B38"/>
    <w:rsid w:val="00B62D81"/>
    <w:rsid w:val="00B62E93"/>
    <w:rsid w:val="00B642E0"/>
    <w:rsid w:val="00B64800"/>
    <w:rsid w:val="00B6517C"/>
    <w:rsid w:val="00B651B0"/>
    <w:rsid w:val="00B655D6"/>
    <w:rsid w:val="00B65EA5"/>
    <w:rsid w:val="00B65F00"/>
    <w:rsid w:val="00B671D1"/>
    <w:rsid w:val="00B67CC0"/>
    <w:rsid w:val="00B704E1"/>
    <w:rsid w:val="00B707CE"/>
    <w:rsid w:val="00B71C90"/>
    <w:rsid w:val="00B71D04"/>
    <w:rsid w:val="00B7282F"/>
    <w:rsid w:val="00B73EAC"/>
    <w:rsid w:val="00B73F19"/>
    <w:rsid w:val="00B74B80"/>
    <w:rsid w:val="00B74E89"/>
    <w:rsid w:val="00B753A0"/>
    <w:rsid w:val="00B75C12"/>
    <w:rsid w:val="00B76B47"/>
    <w:rsid w:val="00B76C11"/>
    <w:rsid w:val="00B77A36"/>
    <w:rsid w:val="00B77AA6"/>
    <w:rsid w:val="00B77C47"/>
    <w:rsid w:val="00B77E20"/>
    <w:rsid w:val="00B8031D"/>
    <w:rsid w:val="00B8069A"/>
    <w:rsid w:val="00B80B0B"/>
    <w:rsid w:val="00B80D45"/>
    <w:rsid w:val="00B80EE6"/>
    <w:rsid w:val="00B81093"/>
    <w:rsid w:val="00B81E36"/>
    <w:rsid w:val="00B8275F"/>
    <w:rsid w:val="00B827F1"/>
    <w:rsid w:val="00B82955"/>
    <w:rsid w:val="00B82A5F"/>
    <w:rsid w:val="00B837C1"/>
    <w:rsid w:val="00B83C2A"/>
    <w:rsid w:val="00B84D69"/>
    <w:rsid w:val="00B84E64"/>
    <w:rsid w:val="00B85629"/>
    <w:rsid w:val="00B85709"/>
    <w:rsid w:val="00B85A0E"/>
    <w:rsid w:val="00B85AAF"/>
    <w:rsid w:val="00B85F89"/>
    <w:rsid w:val="00B861FA"/>
    <w:rsid w:val="00B86A50"/>
    <w:rsid w:val="00B86A54"/>
    <w:rsid w:val="00B8790B"/>
    <w:rsid w:val="00B87C60"/>
    <w:rsid w:val="00B87F60"/>
    <w:rsid w:val="00B91728"/>
    <w:rsid w:val="00B91AD3"/>
    <w:rsid w:val="00B91D6F"/>
    <w:rsid w:val="00B92D97"/>
    <w:rsid w:val="00B92DCC"/>
    <w:rsid w:val="00B930BE"/>
    <w:rsid w:val="00B93D2F"/>
    <w:rsid w:val="00B93D43"/>
    <w:rsid w:val="00B93F19"/>
    <w:rsid w:val="00B94344"/>
    <w:rsid w:val="00B945A6"/>
    <w:rsid w:val="00B9647C"/>
    <w:rsid w:val="00B96975"/>
    <w:rsid w:val="00B96FC7"/>
    <w:rsid w:val="00B96FDB"/>
    <w:rsid w:val="00BA03FB"/>
    <w:rsid w:val="00BA0BA1"/>
    <w:rsid w:val="00BA0FDC"/>
    <w:rsid w:val="00BA1229"/>
    <w:rsid w:val="00BA15D5"/>
    <w:rsid w:val="00BA1CAF"/>
    <w:rsid w:val="00BA1F09"/>
    <w:rsid w:val="00BA2A13"/>
    <w:rsid w:val="00BA3E9B"/>
    <w:rsid w:val="00BA3F26"/>
    <w:rsid w:val="00BA495D"/>
    <w:rsid w:val="00BA5C63"/>
    <w:rsid w:val="00BA60DE"/>
    <w:rsid w:val="00BA62F3"/>
    <w:rsid w:val="00BA64BD"/>
    <w:rsid w:val="00BA6B18"/>
    <w:rsid w:val="00BA73C9"/>
    <w:rsid w:val="00BA7AAF"/>
    <w:rsid w:val="00BB0D0C"/>
    <w:rsid w:val="00BB10CA"/>
    <w:rsid w:val="00BB14C0"/>
    <w:rsid w:val="00BB1A04"/>
    <w:rsid w:val="00BB1CB3"/>
    <w:rsid w:val="00BB24F1"/>
    <w:rsid w:val="00BB2B90"/>
    <w:rsid w:val="00BB2D83"/>
    <w:rsid w:val="00BB379B"/>
    <w:rsid w:val="00BB51CE"/>
    <w:rsid w:val="00BB5431"/>
    <w:rsid w:val="00BB5E0F"/>
    <w:rsid w:val="00BB6DE3"/>
    <w:rsid w:val="00BB6F4F"/>
    <w:rsid w:val="00BC0948"/>
    <w:rsid w:val="00BC14E2"/>
    <w:rsid w:val="00BC17B1"/>
    <w:rsid w:val="00BC18E6"/>
    <w:rsid w:val="00BC2A89"/>
    <w:rsid w:val="00BC2C33"/>
    <w:rsid w:val="00BC3002"/>
    <w:rsid w:val="00BC3E7D"/>
    <w:rsid w:val="00BC5092"/>
    <w:rsid w:val="00BC5BD4"/>
    <w:rsid w:val="00BC5DC7"/>
    <w:rsid w:val="00BC62EA"/>
    <w:rsid w:val="00BC669B"/>
    <w:rsid w:val="00BC69B3"/>
    <w:rsid w:val="00BC6A04"/>
    <w:rsid w:val="00BC7065"/>
    <w:rsid w:val="00BC728E"/>
    <w:rsid w:val="00BC7390"/>
    <w:rsid w:val="00BC772E"/>
    <w:rsid w:val="00BC7C37"/>
    <w:rsid w:val="00BD044D"/>
    <w:rsid w:val="00BD0DAA"/>
    <w:rsid w:val="00BD1051"/>
    <w:rsid w:val="00BD167C"/>
    <w:rsid w:val="00BD2901"/>
    <w:rsid w:val="00BD2E3D"/>
    <w:rsid w:val="00BD3292"/>
    <w:rsid w:val="00BD32A8"/>
    <w:rsid w:val="00BD345F"/>
    <w:rsid w:val="00BD3544"/>
    <w:rsid w:val="00BD3740"/>
    <w:rsid w:val="00BD3966"/>
    <w:rsid w:val="00BD64C1"/>
    <w:rsid w:val="00BD64C4"/>
    <w:rsid w:val="00BD64E5"/>
    <w:rsid w:val="00BE0891"/>
    <w:rsid w:val="00BE19B6"/>
    <w:rsid w:val="00BE1CAE"/>
    <w:rsid w:val="00BE1ED7"/>
    <w:rsid w:val="00BE2EC6"/>
    <w:rsid w:val="00BE353B"/>
    <w:rsid w:val="00BE4154"/>
    <w:rsid w:val="00BE4B26"/>
    <w:rsid w:val="00BE6AFF"/>
    <w:rsid w:val="00BE6BD7"/>
    <w:rsid w:val="00BE71F4"/>
    <w:rsid w:val="00BE7315"/>
    <w:rsid w:val="00BE794A"/>
    <w:rsid w:val="00BF01F7"/>
    <w:rsid w:val="00BF0B99"/>
    <w:rsid w:val="00BF1E43"/>
    <w:rsid w:val="00BF2291"/>
    <w:rsid w:val="00BF2C27"/>
    <w:rsid w:val="00BF3ED0"/>
    <w:rsid w:val="00BF45EA"/>
    <w:rsid w:val="00BF4601"/>
    <w:rsid w:val="00BF4D1B"/>
    <w:rsid w:val="00BF4DBD"/>
    <w:rsid w:val="00BF6153"/>
    <w:rsid w:val="00C001F8"/>
    <w:rsid w:val="00C005EB"/>
    <w:rsid w:val="00C00E3F"/>
    <w:rsid w:val="00C017CB"/>
    <w:rsid w:val="00C01FC7"/>
    <w:rsid w:val="00C02DE6"/>
    <w:rsid w:val="00C02FCE"/>
    <w:rsid w:val="00C0301E"/>
    <w:rsid w:val="00C0370F"/>
    <w:rsid w:val="00C03BCB"/>
    <w:rsid w:val="00C04EBC"/>
    <w:rsid w:val="00C0582F"/>
    <w:rsid w:val="00C059BE"/>
    <w:rsid w:val="00C06C46"/>
    <w:rsid w:val="00C072A2"/>
    <w:rsid w:val="00C0799E"/>
    <w:rsid w:val="00C07BF0"/>
    <w:rsid w:val="00C10887"/>
    <w:rsid w:val="00C10955"/>
    <w:rsid w:val="00C10D6B"/>
    <w:rsid w:val="00C1121B"/>
    <w:rsid w:val="00C117F8"/>
    <w:rsid w:val="00C1214C"/>
    <w:rsid w:val="00C12693"/>
    <w:rsid w:val="00C128E0"/>
    <w:rsid w:val="00C13958"/>
    <w:rsid w:val="00C13C81"/>
    <w:rsid w:val="00C13C8A"/>
    <w:rsid w:val="00C141AA"/>
    <w:rsid w:val="00C157B4"/>
    <w:rsid w:val="00C160CE"/>
    <w:rsid w:val="00C160EF"/>
    <w:rsid w:val="00C163F7"/>
    <w:rsid w:val="00C17407"/>
    <w:rsid w:val="00C174A2"/>
    <w:rsid w:val="00C17705"/>
    <w:rsid w:val="00C17C54"/>
    <w:rsid w:val="00C17E4B"/>
    <w:rsid w:val="00C200B1"/>
    <w:rsid w:val="00C202AD"/>
    <w:rsid w:val="00C20307"/>
    <w:rsid w:val="00C20807"/>
    <w:rsid w:val="00C222B9"/>
    <w:rsid w:val="00C2297D"/>
    <w:rsid w:val="00C22D79"/>
    <w:rsid w:val="00C22ECB"/>
    <w:rsid w:val="00C237EE"/>
    <w:rsid w:val="00C23803"/>
    <w:rsid w:val="00C23A8F"/>
    <w:rsid w:val="00C24B18"/>
    <w:rsid w:val="00C25513"/>
    <w:rsid w:val="00C2559E"/>
    <w:rsid w:val="00C259F7"/>
    <w:rsid w:val="00C266D8"/>
    <w:rsid w:val="00C26AB6"/>
    <w:rsid w:val="00C26DFD"/>
    <w:rsid w:val="00C274A4"/>
    <w:rsid w:val="00C277FE"/>
    <w:rsid w:val="00C27E3D"/>
    <w:rsid w:val="00C303FE"/>
    <w:rsid w:val="00C3077B"/>
    <w:rsid w:val="00C30DA2"/>
    <w:rsid w:val="00C30E33"/>
    <w:rsid w:val="00C3213C"/>
    <w:rsid w:val="00C348A2"/>
    <w:rsid w:val="00C34979"/>
    <w:rsid w:val="00C34F11"/>
    <w:rsid w:val="00C358D8"/>
    <w:rsid w:val="00C3594E"/>
    <w:rsid w:val="00C359B9"/>
    <w:rsid w:val="00C35D22"/>
    <w:rsid w:val="00C35D76"/>
    <w:rsid w:val="00C36430"/>
    <w:rsid w:val="00C36599"/>
    <w:rsid w:val="00C366EC"/>
    <w:rsid w:val="00C36902"/>
    <w:rsid w:val="00C36BB5"/>
    <w:rsid w:val="00C375F8"/>
    <w:rsid w:val="00C403DD"/>
    <w:rsid w:val="00C40ECC"/>
    <w:rsid w:val="00C41415"/>
    <w:rsid w:val="00C41A89"/>
    <w:rsid w:val="00C43128"/>
    <w:rsid w:val="00C43569"/>
    <w:rsid w:val="00C436E8"/>
    <w:rsid w:val="00C43967"/>
    <w:rsid w:val="00C43BF8"/>
    <w:rsid w:val="00C43FFE"/>
    <w:rsid w:val="00C44152"/>
    <w:rsid w:val="00C450F5"/>
    <w:rsid w:val="00C46547"/>
    <w:rsid w:val="00C472D8"/>
    <w:rsid w:val="00C477C0"/>
    <w:rsid w:val="00C47B6F"/>
    <w:rsid w:val="00C50737"/>
    <w:rsid w:val="00C50C77"/>
    <w:rsid w:val="00C51CFB"/>
    <w:rsid w:val="00C5212B"/>
    <w:rsid w:val="00C52184"/>
    <w:rsid w:val="00C5299A"/>
    <w:rsid w:val="00C52D3C"/>
    <w:rsid w:val="00C531A1"/>
    <w:rsid w:val="00C5395D"/>
    <w:rsid w:val="00C53EE5"/>
    <w:rsid w:val="00C5425C"/>
    <w:rsid w:val="00C54DC4"/>
    <w:rsid w:val="00C55390"/>
    <w:rsid w:val="00C5562F"/>
    <w:rsid w:val="00C56442"/>
    <w:rsid w:val="00C567D9"/>
    <w:rsid w:val="00C5690C"/>
    <w:rsid w:val="00C56EAF"/>
    <w:rsid w:val="00C56F90"/>
    <w:rsid w:val="00C57CEC"/>
    <w:rsid w:val="00C57D5D"/>
    <w:rsid w:val="00C57F9A"/>
    <w:rsid w:val="00C60032"/>
    <w:rsid w:val="00C60522"/>
    <w:rsid w:val="00C60CA1"/>
    <w:rsid w:val="00C63370"/>
    <w:rsid w:val="00C63556"/>
    <w:rsid w:val="00C64969"/>
    <w:rsid w:val="00C64B69"/>
    <w:rsid w:val="00C658DD"/>
    <w:rsid w:val="00C6702B"/>
    <w:rsid w:val="00C6735C"/>
    <w:rsid w:val="00C67778"/>
    <w:rsid w:val="00C67793"/>
    <w:rsid w:val="00C678CF"/>
    <w:rsid w:val="00C710FB"/>
    <w:rsid w:val="00C715F4"/>
    <w:rsid w:val="00C71B07"/>
    <w:rsid w:val="00C71BC6"/>
    <w:rsid w:val="00C71F7D"/>
    <w:rsid w:val="00C7283F"/>
    <w:rsid w:val="00C72AC7"/>
    <w:rsid w:val="00C73152"/>
    <w:rsid w:val="00C7378F"/>
    <w:rsid w:val="00C73A14"/>
    <w:rsid w:val="00C73D67"/>
    <w:rsid w:val="00C73E0A"/>
    <w:rsid w:val="00C73F3F"/>
    <w:rsid w:val="00C74876"/>
    <w:rsid w:val="00C74A6C"/>
    <w:rsid w:val="00C75E6A"/>
    <w:rsid w:val="00C76CF7"/>
    <w:rsid w:val="00C80957"/>
    <w:rsid w:val="00C81145"/>
    <w:rsid w:val="00C81607"/>
    <w:rsid w:val="00C818DA"/>
    <w:rsid w:val="00C81A37"/>
    <w:rsid w:val="00C81ECF"/>
    <w:rsid w:val="00C82399"/>
    <w:rsid w:val="00C82CB2"/>
    <w:rsid w:val="00C83A2C"/>
    <w:rsid w:val="00C83A90"/>
    <w:rsid w:val="00C8441A"/>
    <w:rsid w:val="00C84FFD"/>
    <w:rsid w:val="00C860BC"/>
    <w:rsid w:val="00C86A72"/>
    <w:rsid w:val="00C86DDC"/>
    <w:rsid w:val="00C8706E"/>
    <w:rsid w:val="00C87339"/>
    <w:rsid w:val="00C90440"/>
    <w:rsid w:val="00C90D0A"/>
    <w:rsid w:val="00C913C4"/>
    <w:rsid w:val="00C919CF"/>
    <w:rsid w:val="00C91A42"/>
    <w:rsid w:val="00C91CB2"/>
    <w:rsid w:val="00C93817"/>
    <w:rsid w:val="00C955B4"/>
    <w:rsid w:val="00C959CF"/>
    <w:rsid w:val="00C960D9"/>
    <w:rsid w:val="00C96648"/>
    <w:rsid w:val="00C96792"/>
    <w:rsid w:val="00C96D91"/>
    <w:rsid w:val="00C973E9"/>
    <w:rsid w:val="00CA01A2"/>
    <w:rsid w:val="00CA149B"/>
    <w:rsid w:val="00CA16DE"/>
    <w:rsid w:val="00CA1717"/>
    <w:rsid w:val="00CA1819"/>
    <w:rsid w:val="00CA1840"/>
    <w:rsid w:val="00CA291E"/>
    <w:rsid w:val="00CA2F7B"/>
    <w:rsid w:val="00CA4D94"/>
    <w:rsid w:val="00CA5804"/>
    <w:rsid w:val="00CA5934"/>
    <w:rsid w:val="00CA5BA5"/>
    <w:rsid w:val="00CA6097"/>
    <w:rsid w:val="00CA614C"/>
    <w:rsid w:val="00CA67C3"/>
    <w:rsid w:val="00CA6A13"/>
    <w:rsid w:val="00CA71B0"/>
    <w:rsid w:val="00CA73D5"/>
    <w:rsid w:val="00CA7475"/>
    <w:rsid w:val="00CA7486"/>
    <w:rsid w:val="00CA770C"/>
    <w:rsid w:val="00CA7F50"/>
    <w:rsid w:val="00CB0558"/>
    <w:rsid w:val="00CB0937"/>
    <w:rsid w:val="00CB131A"/>
    <w:rsid w:val="00CB1881"/>
    <w:rsid w:val="00CB1B32"/>
    <w:rsid w:val="00CB1D00"/>
    <w:rsid w:val="00CB2073"/>
    <w:rsid w:val="00CB2279"/>
    <w:rsid w:val="00CB285E"/>
    <w:rsid w:val="00CB2AD3"/>
    <w:rsid w:val="00CB344C"/>
    <w:rsid w:val="00CB4848"/>
    <w:rsid w:val="00CB6101"/>
    <w:rsid w:val="00CB6731"/>
    <w:rsid w:val="00CB6830"/>
    <w:rsid w:val="00CB7F72"/>
    <w:rsid w:val="00CC017F"/>
    <w:rsid w:val="00CC01B3"/>
    <w:rsid w:val="00CC0D2A"/>
    <w:rsid w:val="00CC152A"/>
    <w:rsid w:val="00CC18FB"/>
    <w:rsid w:val="00CC1B3A"/>
    <w:rsid w:val="00CC241B"/>
    <w:rsid w:val="00CC24C7"/>
    <w:rsid w:val="00CC37BC"/>
    <w:rsid w:val="00CC4B53"/>
    <w:rsid w:val="00CC5B37"/>
    <w:rsid w:val="00CC66C0"/>
    <w:rsid w:val="00CC68F2"/>
    <w:rsid w:val="00CC6A5C"/>
    <w:rsid w:val="00CC6E7E"/>
    <w:rsid w:val="00CD11B4"/>
    <w:rsid w:val="00CD139C"/>
    <w:rsid w:val="00CD1E3E"/>
    <w:rsid w:val="00CD28E9"/>
    <w:rsid w:val="00CD35C8"/>
    <w:rsid w:val="00CD37B8"/>
    <w:rsid w:val="00CD3AF7"/>
    <w:rsid w:val="00CD4BE8"/>
    <w:rsid w:val="00CD4D21"/>
    <w:rsid w:val="00CD5575"/>
    <w:rsid w:val="00CD5946"/>
    <w:rsid w:val="00CD60D8"/>
    <w:rsid w:val="00CD63F2"/>
    <w:rsid w:val="00CD6526"/>
    <w:rsid w:val="00CD66D5"/>
    <w:rsid w:val="00CD682B"/>
    <w:rsid w:val="00CD6A00"/>
    <w:rsid w:val="00CD6AAA"/>
    <w:rsid w:val="00CD6C95"/>
    <w:rsid w:val="00CD6D26"/>
    <w:rsid w:val="00CD720A"/>
    <w:rsid w:val="00CD7527"/>
    <w:rsid w:val="00CD7C5F"/>
    <w:rsid w:val="00CE0C3F"/>
    <w:rsid w:val="00CE1806"/>
    <w:rsid w:val="00CE190D"/>
    <w:rsid w:val="00CE227B"/>
    <w:rsid w:val="00CE23C3"/>
    <w:rsid w:val="00CE2A2E"/>
    <w:rsid w:val="00CE2D5C"/>
    <w:rsid w:val="00CE2EFD"/>
    <w:rsid w:val="00CE3049"/>
    <w:rsid w:val="00CE34C9"/>
    <w:rsid w:val="00CE3D87"/>
    <w:rsid w:val="00CE3E71"/>
    <w:rsid w:val="00CE3F93"/>
    <w:rsid w:val="00CE4A12"/>
    <w:rsid w:val="00CE5112"/>
    <w:rsid w:val="00CE56AB"/>
    <w:rsid w:val="00CE597B"/>
    <w:rsid w:val="00CE59ED"/>
    <w:rsid w:val="00CE5A1E"/>
    <w:rsid w:val="00CE625D"/>
    <w:rsid w:val="00CE6B43"/>
    <w:rsid w:val="00CE7A93"/>
    <w:rsid w:val="00CE7FFD"/>
    <w:rsid w:val="00CF0319"/>
    <w:rsid w:val="00CF0836"/>
    <w:rsid w:val="00CF09EC"/>
    <w:rsid w:val="00CF1AB8"/>
    <w:rsid w:val="00CF2009"/>
    <w:rsid w:val="00CF24E2"/>
    <w:rsid w:val="00CF2A43"/>
    <w:rsid w:val="00CF3735"/>
    <w:rsid w:val="00CF3D88"/>
    <w:rsid w:val="00CF489F"/>
    <w:rsid w:val="00CF6B79"/>
    <w:rsid w:val="00CF75A3"/>
    <w:rsid w:val="00CF79EA"/>
    <w:rsid w:val="00CF7D41"/>
    <w:rsid w:val="00D00BAA"/>
    <w:rsid w:val="00D00F20"/>
    <w:rsid w:val="00D0255A"/>
    <w:rsid w:val="00D0265B"/>
    <w:rsid w:val="00D0284E"/>
    <w:rsid w:val="00D035DA"/>
    <w:rsid w:val="00D03A5B"/>
    <w:rsid w:val="00D040D8"/>
    <w:rsid w:val="00D0476D"/>
    <w:rsid w:val="00D04DEC"/>
    <w:rsid w:val="00D051F8"/>
    <w:rsid w:val="00D056D7"/>
    <w:rsid w:val="00D06122"/>
    <w:rsid w:val="00D06CB5"/>
    <w:rsid w:val="00D06EAA"/>
    <w:rsid w:val="00D07FDC"/>
    <w:rsid w:val="00D10A3E"/>
    <w:rsid w:val="00D1286C"/>
    <w:rsid w:val="00D12A52"/>
    <w:rsid w:val="00D12A86"/>
    <w:rsid w:val="00D134E3"/>
    <w:rsid w:val="00D141AC"/>
    <w:rsid w:val="00D1442D"/>
    <w:rsid w:val="00D1503A"/>
    <w:rsid w:val="00D158BD"/>
    <w:rsid w:val="00D16625"/>
    <w:rsid w:val="00D1666F"/>
    <w:rsid w:val="00D16B8A"/>
    <w:rsid w:val="00D16B99"/>
    <w:rsid w:val="00D16DD9"/>
    <w:rsid w:val="00D17D32"/>
    <w:rsid w:val="00D17DD2"/>
    <w:rsid w:val="00D17F34"/>
    <w:rsid w:val="00D20018"/>
    <w:rsid w:val="00D20783"/>
    <w:rsid w:val="00D20B94"/>
    <w:rsid w:val="00D21545"/>
    <w:rsid w:val="00D224ED"/>
    <w:rsid w:val="00D2447B"/>
    <w:rsid w:val="00D244AC"/>
    <w:rsid w:val="00D257D2"/>
    <w:rsid w:val="00D25BE9"/>
    <w:rsid w:val="00D25F9B"/>
    <w:rsid w:val="00D2716E"/>
    <w:rsid w:val="00D3052F"/>
    <w:rsid w:val="00D30E23"/>
    <w:rsid w:val="00D326A2"/>
    <w:rsid w:val="00D32851"/>
    <w:rsid w:val="00D328F1"/>
    <w:rsid w:val="00D330CE"/>
    <w:rsid w:val="00D34601"/>
    <w:rsid w:val="00D34941"/>
    <w:rsid w:val="00D35142"/>
    <w:rsid w:val="00D354B9"/>
    <w:rsid w:val="00D357BF"/>
    <w:rsid w:val="00D35A2E"/>
    <w:rsid w:val="00D35F06"/>
    <w:rsid w:val="00D36291"/>
    <w:rsid w:val="00D3667E"/>
    <w:rsid w:val="00D367A6"/>
    <w:rsid w:val="00D36E1D"/>
    <w:rsid w:val="00D3711C"/>
    <w:rsid w:val="00D37AF8"/>
    <w:rsid w:val="00D4007A"/>
    <w:rsid w:val="00D403A6"/>
    <w:rsid w:val="00D40BCD"/>
    <w:rsid w:val="00D4107C"/>
    <w:rsid w:val="00D4168F"/>
    <w:rsid w:val="00D41946"/>
    <w:rsid w:val="00D41D08"/>
    <w:rsid w:val="00D41E1D"/>
    <w:rsid w:val="00D42ECF"/>
    <w:rsid w:val="00D42F36"/>
    <w:rsid w:val="00D43228"/>
    <w:rsid w:val="00D436EF"/>
    <w:rsid w:val="00D44072"/>
    <w:rsid w:val="00D46669"/>
    <w:rsid w:val="00D47308"/>
    <w:rsid w:val="00D475DB"/>
    <w:rsid w:val="00D47642"/>
    <w:rsid w:val="00D47720"/>
    <w:rsid w:val="00D509A7"/>
    <w:rsid w:val="00D50C1F"/>
    <w:rsid w:val="00D51B90"/>
    <w:rsid w:val="00D51CC3"/>
    <w:rsid w:val="00D51D0F"/>
    <w:rsid w:val="00D521C8"/>
    <w:rsid w:val="00D53CEA"/>
    <w:rsid w:val="00D53DF4"/>
    <w:rsid w:val="00D5436D"/>
    <w:rsid w:val="00D54818"/>
    <w:rsid w:val="00D55075"/>
    <w:rsid w:val="00D55077"/>
    <w:rsid w:val="00D55A51"/>
    <w:rsid w:val="00D55C13"/>
    <w:rsid w:val="00D56246"/>
    <w:rsid w:val="00D562EE"/>
    <w:rsid w:val="00D56A15"/>
    <w:rsid w:val="00D57834"/>
    <w:rsid w:val="00D607C2"/>
    <w:rsid w:val="00D6098B"/>
    <w:rsid w:val="00D609EC"/>
    <w:rsid w:val="00D60B7C"/>
    <w:rsid w:val="00D60DB3"/>
    <w:rsid w:val="00D616CF"/>
    <w:rsid w:val="00D61BAF"/>
    <w:rsid w:val="00D61E6B"/>
    <w:rsid w:val="00D62BD4"/>
    <w:rsid w:val="00D647D8"/>
    <w:rsid w:val="00D64850"/>
    <w:rsid w:val="00D6541C"/>
    <w:rsid w:val="00D669DE"/>
    <w:rsid w:val="00D6707A"/>
    <w:rsid w:val="00D67857"/>
    <w:rsid w:val="00D67A15"/>
    <w:rsid w:val="00D67D59"/>
    <w:rsid w:val="00D67DD8"/>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A8"/>
    <w:rsid w:val="00D8195C"/>
    <w:rsid w:val="00D81E5E"/>
    <w:rsid w:val="00D83E95"/>
    <w:rsid w:val="00D84324"/>
    <w:rsid w:val="00D84875"/>
    <w:rsid w:val="00D8690E"/>
    <w:rsid w:val="00D8746D"/>
    <w:rsid w:val="00D90B4D"/>
    <w:rsid w:val="00D90C8F"/>
    <w:rsid w:val="00D90FEC"/>
    <w:rsid w:val="00D921C9"/>
    <w:rsid w:val="00D9263B"/>
    <w:rsid w:val="00D92826"/>
    <w:rsid w:val="00D92F4B"/>
    <w:rsid w:val="00D930D7"/>
    <w:rsid w:val="00D93222"/>
    <w:rsid w:val="00D937E7"/>
    <w:rsid w:val="00D942D1"/>
    <w:rsid w:val="00D94978"/>
    <w:rsid w:val="00D95570"/>
    <w:rsid w:val="00D95C8C"/>
    <w:rsid w:val="00D966C9"/>
    <w:rsid w:val="00D972D2"/>
    <w:rsid w:val="00D97558"/>
    <w:rsid w:val="00D977C8"/>
    <w:rsid w:val="00D97DAA"/>
    <w:rsid w:val="00D97E14"/>
    <w:rsid w:val="00DA0159"/>
    <w:rsid w:val="00DA05FA"/>
    <w:rsid w:val="00DA065F"/>
    <w:rsid w:val="00DA092E"/>
    <w:rsid w:val="00DA11F4"/>
    <w:rsid w:val="00DA1EE8"/>
    <w:rsid w:val="00DA1F5B"/>
    <w:rsid w:val="00DA301C"/>
    <w:rsid w:val="00DA41F7"/>
    <w:rsid w:val="00DA4391"/>
    <w:rsid w:val="00DA43BE"/>
    <w:rsid w:val="00DA4893"/>
    <w:rsid w:val="00DA4C14"/>
    <w:rsid w:val="00DA4DE8"/>
    <w:rsid w:val="00DA5853"/>
    <w:rsid w:val="00DA5BF0"/>
    <w:rsid w:val="00DA5EFA"/>
    <w:rsid w:val="00DA6937"/>
    <w:rsid w:val="00DA6BBC"/>
    <w:rsid w:val="00DA7029"/>
    <w:rsid w:val="00DA7236"/>
    <w:rsid w:val="00DA76C2"/>
    <w:rsid w:val="00DA78E6"/>
    <w:rsid w:val="00DB093B"/>
    <w:rsid w:val="00DB0AD0"/>
    <w:rsid w:val="00DB2075"/>
    <w:rsid w:val="00DB2768"/>
    <w:rsid w:val="00DB2A79"/>
    <w:rsid w:val="00DB2C70"/>
    <w:rsid w:val="00DB3214"/>
    <w:rsid w:val="00DB3454"/>
    <w:rsid w:val="00DB3EF8"/>
    <w:rsid w:val="00DB5096"/>
    <w:rsid w:val="00DB5D3B"/>
    <w:rsid w:val="00DB6016"/>
    <w:rsid w:val="00DB726B"/>
    <w:rsid w:val="00DC03AE"/>
    <w:rsid w:val="00DC0671"/>
    <w:rsid w:val="00DC09B7"/>
    <w:rsid w:val="00DC0E66"/>
    <w:rsid w:val="00DC20EC"/>
    <w:rsid w:val="00DC3580"/>
    <w:rsid w:val="00DC3C08"/>
    <w:rsid w:val="00DC402F"/>
    <w:rsid w:val="00DC4CA1"/>
    <w:rsid w:val="00DC4F10"/>
    <w:rsid w:val="00DC5252"/>
    <w:rsid w:val="00DC60F6"/>
    <w:rsid w:val="00DC6A6A"/>
    <w:rsid w:val="00DC735B"/>
    <w:rsid w:val="00DC78CC"/>
    <w:rsid w:val="00DC7EC9"/>
    <w:rsid w:val="00DD0430"/>
    <w:rsid w:val="00DD0784"/>
    <w:rsid w:val="00DD07F0"/>
    <w:rsid w:val="00DD0A8D"/>
    <w:rsid w:val="00DD176E"/>
    <w:rsid w:val="00DD30CA"/>
    <w:rsid w:val="00DD353D"/>
    <w:rsid w:val="00DD4065"/>
    <w:rsid w:val="00DD49B4"/>
    <w:rsid w:val="00DD4D8D"/>
    <w:rsid w:val="00DD71B4"/>
    <w:rsid w:val="00DD7F7B"/>
    <w:rsid w:val="00DE04F5"/>
    <w:rsid w:val="00DE0EE1"/>
    <w:rsid w:val="00DE102D"/>
    <w:rsid w:val="00DE1072"/>
    <w:rsid w:val="00DE3386"/>
    <w:rsid w:val="00DE39F4"/>
    <w:rsid w:val="00DE4B67"/>
    <w:rsid w:val="00DE5A26"/>
    <w:rsid w:val="00DE5C7D"/>
    <w:rsid w:val="00DE682E"/>
    <w:rsid w:val="00DE6A5D"/>
    <w:rsid w:val="00DF0307"/>
    <w:rsid w:val="00DF0ED1"/>
    <w:rsid w:val="00DF0F84"/>
    <w:rsid w:val="00DF1066"/>
    <w:rsid w:val="00DF16BF"/>
    <w:rsid w:val="00DF1805"/>
    <w:rsid w:val="00DF2122"/>
    <w:rsid w:val="00DF2255"/>
    <w:rsid w:val="00DF22B4"/>
    <w:rsid w:val="00DF32F2"/>
    <w:rsid w:val="00DF44A1"/>
    <w:rsid w:val="00DF48C6"/>
    <w:rsid w:val="00DF4B53"/>
    <w:rsid w:val="00DF5A31"/>
    <w:rsid w:val="00DF5AFF"/>
    <w:rsid w:val="00DF69A2"/>
    <w:rsid w:val="00DF751A"/>
    <w:rsid w:val="00DF7E3B"/>
    <w:rsid w:val="00E00A46"/>
    <w:rsid w:val="00E00B9F"/>
    <w:rsid w:val="00E00E98"/>
    <w:rsid w:val="00E01474"/>
    <w:rsid w:val="00E01872"/>
    <w:rsid w:val="00E021B1"/>
    <w:rsid w:val="00E0281E"/>
    <w:rsid w:val="00E0324D"/>
    <w:rsid w:val="00E03490"/>
    <w:rsid w:val="00E041F6"/>
    <w:rsid w:val="00E04D90"/>
    <w:rsid w:val="00E05C7F"/>
    <w:rsid w:val="00E06E9C"/>
    <w:rsid w:val="00E07175"/>
    <w:rsid w:val="00E07920"/>
    <w:rsid w:val="00E07DDC"/>
    <w:rsid w:val="00E107EE"/>
    <w:rsid w:val="00E10B71"/>
    <w:rsid w:val="00E11BAA"/>
    <w:rsid w:val="00E1219E"/>
    <w:rsid w:val="00E12263"/>
    <w:rsid w:val="00E13242"/>
    <w:rsid w:val="00E152C7"/>
    <w:rsid w:val="00E15D18"/>
    <w:rsid w:val="00E15E06"/>
    <w:rsid w:val="00E16BC2"/>
    <w:rsid w:val="00E16E0A"/>
    <w:rsid w:val="00E1756C"/>
    <w:rsid w:val="00E17695"/>
    <w:rsid w:val="00E20C81"/>
    <w:rsid w:val="00E21FFB"/>
    <w:rsid w:val="00E2201E"/>
    <w:rsid w:val="00E22961"/>
    <w:rsid w:val="00E231F7"/>
    <w:rsid w:val="00E23436"/>
    <w:rsid w:val="00E23B4D"/>
    <w:rsid w:val="00E23DCE"/>
    <w:rsid w:val="00E23E84"/>
    <w:rsid w:val="00E24656"/>
    <w:rsid w:val="00E24A87"/>
    <w:rsid w:val="00E25C9B"/>
    <w:rsid w:val="00E25ED2"/>
    <w:rsid w:val="00E26006"/>
    <w:rsid w:val="00E2613E"/>
    <w:rsid w:val="00E266D8"/>
    <w:rsid w:val="00E27B1D"/>
    <w:rsid w:val="00E307E6"/>
    <w:rsid w:val="00E30AEF"/>
    <w:rsid w:val="00E30D0E"/>
    <w:rsid w:val="00E32697"/>
    <w:rsid w:val="00E32B72"/>
    <w:rsid w:val="00E32CE3"/>
    <w:rsid w:val="00E33FB9"/>
    <w:rsid w:val="00E34733"/>
    <w:rsid w:val="00E35157"/>
    <w:rsid w:val="00E35AD8"/>
    <w:rsid w:val="00E36E72"/>
    <w:rsid w:val="00E373C2"/>
    <w:rsid w:val="00E37594"/>
    <w:rsid w:val="00E37D41"/>
    <w:rsid w:val="00E4062E"/>
    <w:rsid w:val="00E40C07"/>
    <w:rsid w:val="00E40DFD"/>
    <w:rsid w:val="00E40FBB"/>
    <w:rsid w:val="00E413A5"/>
    <w:rsid w:val="00E418FF"/>
    <w:rsid w:val="00E42621"/>
    <w:rsid w:val="00E42E64"/>
    <w:rsid w:val="00E4328F"/>
    <w:rsid w:val="00E43545"/>
    <w:rsid w:val="00E4490C"/>
    <w:rsid w:val="00E44C04"/>
    <w:rsid w:val="00E451C2"/>
    <w:rsid w:val="00E454A5"/>
    <w:rsid w:val="00E45D77"/>
    <w:rsid w:val="00E46504"/>
    <w:rsid w:val="00E46805"/>
    <w:rsid w:val="00E469BB"/>
    <w:rsid w:val="00E4717E"/>
    <w:rsid w:val="00E47A34"/>
    <w:rsid w:val="00E47F93"/>
    <w:rsid w:val="00E50C39"/>
    <w:rsid w:val="00E51831"/>
    <w:rsid w:val="00E519CA"/>
    <w:rsid w:val="00E523D3"/>
    <w:rsid w:val="00E528FF"/>
    <w:rsid w:val="00E52A8D"/>
    <w:rsid w:val="00E52C6E"/>
    <w:rsid w:val="00E52FA2"/>
    <w:rsid w:val="00E536A1"/>
    <w:rsid w:val="00E53BCA"/>
    <w:rsid w:val="00E54871"/>
    <w:rsid w:val="00E549E7"/>
    <w:rsid w:val="00E54CD3"/>
    <w:rsid w:val="00E54E24"/>
    <w:rsid w:val="00E55AD0"/>
    <w:rsid w:val="00E55F37"/>
    <w:rsid w:val="00E565C8"/>
    <w:rsid w:val="00E56DDA"/>
    <w:rsid w:val="00E578BC"/>
    <w:rsid w:val="00E61726"/>
    <w:rsid w:val="00E61741"/>
    <w:rsid w:val="00E6229F"/>
    <w:rsid w:val="00E6269A"/>
    <w:rsid w:val="00E627BF"/>
    <w:rsid w:val="00E62C11"/>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830"/>
    <w:rsid w:val="00E71B56"/>
    <w:rsid w:val="00E71E05"/>
    <w:rsid w:val="00E71FB6"/>
    <w:rsid w:val="00E72D7A"/>
    <w:rsid w:val="00E7322C"/>
    <w:rsid w:val="00E732C1"/>
    <w:rsid w:val="00E738DA"/>
    <w:rsid w:val="00E74F82"/>
    <w:rsid w:val="00E74FDC"/>
    <w:rsid w:val="00E75695"/>
    <w:rsid w:val="00E76A77"/>
    <w:rsid w:val="00E76BD0"/>
    <w:rsid w:val="00E77815"/>
    <w:rsid w:val="00E80E7C"/>
    <w:rsid w:val="00E8131C"/>
    <w:rsid w:val="00E81E0A"/>
    <w:rsid w:val="00E82233"/>
    <w:rsid w:val="00E823BD"/>
    <w:rsid w:val="00E82613"/>
    <w:rsid w:val="00E83410"/>
    <w:rsid w:val="00E83952"/>
    <w:rsid w:val="00E83C64"/>
    <w:rsid w:val="00E84191"/>
    <w:rsid w:val="00E84A97"/>
    <w:rsid w:val="00E858C9"/>
    <w:rsid w:val="00E85D30"/>
    <w:rsid w:val="00E8600C"/>
    <w:rsid w:val="00E861D8"/>
    <w:rsid w:val="00E867BB"/>
    <w:rsid w:val="00E876BB"/>
    <w:rsid w:val="00E91AA1"/>
    <w:rsid w:val="00E91ACF"/>
    <w:rsid w:val="00E92547"/>
    <w:rsid w:val="00E934DF"/>
    <w:rsid w:val="00E94270"/>
    <w:rsid w:val="00E9428D"/>
    <w:rsid w:val="00E953CF"/>
    <w:rsid w:val="00E95700"/>
    <w:rsid w:val="00E95CE0"/>
    <w:rsid w:val="00E9620B"/>
    <w:rsid w:val="00E9685A"/>
    <w:rsid w:val="00E96C1A"/>
    <w:rsid w:val="00E9726D"/>
    <w:rsid w:val="00E9761F"/>
    <w:rsid w:val="00E97B6D"/>
    <w:rsid w:val="00E97C2D"/>
    <w:rsid w:val="00E97FE2"/>
    <w:rsid w:val="00EA07C2"/>
    <w:rsid w:val="00EA1E89"/>
    <w:rsid w:val="00EA2259"/>
    <w:rsid w:val="00EA25BB"/>
    <w:rsid w:val="00EA2CBF"/>
    <w:rsid w:val="00EA425E"/>
    <w:rsid w:val="00EA46CC"/>
    <w:rsid w:val="00EA4A61"/>
    <w:rsid w:val="00EA5510"/>
    <w:rsid w:val="00EA5A6B"/>
    <w:rsid w:val="00EA67F0"/>
    <w:rsid w:val="00EA689E"/>
    <w:rsid w:val="00EB02F3"/>
    <w:rsid w:val="00EB0F78"/>
    <w:rsid w:val="00EB1F41"/>
    <w:rsid w:val="00EB201B"/>
    <w:rsid w:val="00EB2809"/>
    <w:rsid w:val="00EB2CD2"/>
    <w:rsid w:val="00EB2F9A"/>
    <w:rsid w:val="00EB3E5E"/>
    <w:rsid w:val="00EB401E"/>
    <w:rsid w:val="00EB4D2D"/>
    <w:rsid w:val="00EB5514"/>
    <w:rsid w:val="00EB5665"/>
    <w:rsid w:val="00EB5807"/>
    <w:rsid w:val="00EB58D0"/>
    <w:rsid w:val="00EB66B6"/>
    <w:rsid w:val="00EB66D6"/>
    <w:rsid w:val="00EB6ECC"/>
    <w:rsid w:val="00EB702C"/>
    <w:rsid w:val="00EB75EF"/>
    <w:rsid w:val="00EC0AA7"/>
    <w:rsid w:val="00EC14B2"/>
    <w:rsid w:val="00EC24B1"/>
    <w:rsid w:val="00EC2AD9"/>
    <w:rsid w:val="00EC33D7"/>
    <w:rsid w:val="00EC3766"/>
    <w:rsid w:val="00EC37A0"/>
    <w:rsid w:val="00EC42A4"/>
    <w:rsid w:val="00EC4387"/>
    <w:rsid w:val="00EC4774"/>
    <w:rsid w:val="00EC48AA"/>
    <w:rsid w:val="00EC58C8"/>
    <w:rsid w:val="00EC6B22"/>
    <w:rsid w:val="00ED048D"/>
    <w:rsid w:val="00ED051E"/>
    <w:rsid w:val="00ED1A16"/>
    <w:rsid w:val="00ED1ECD"/>
    <w:rsid w:val="00ED23D7"/>
    <w:rsid w:val="00ED2705"/>
    <w:rsid w:val="00ED28A7"/>
    <w:rsid w:val="00ED2A5F"/>
    <w:rsid w:val="00ED2E9C"/>
    <w:rsid w:val="00ED2EDF"/>
    <w:rsid w:val="00ED46DD"/>
    <w:rsid w:val="00ED4AA2"/>
    <w:rsid w:val="00ED4F06"/>
    <w:rsid w:val="00ED5036"/>
    <w:rsid w:val="00ED5184"/>
    <w:rsid w:val="00ED5192"/>
    <w:rsid w:val="00ED5734"/>
    <w:rsid w:val="00ED5C33"/>
    <w:rsid w:val="00ED64A2"/>
    <w:rsid w:val="00ED6E97"/>
    <w:rsid w:val="00ED702D"/>
    <w:rsid w:val="00ED7349"/>
    <w:rsid w:val="00ED740D"/>
    <w:rsid w:val="00ED7896"/>
    <w:rsid w:val="00EE03FE"/>
    <w:rsid w:val="00EE05C5"/>
    <w:rsid w:val="00EE0B72"/>
    <w:rsid w:val="00EE1275"/>
    <w:rsid w:val="00EE31E7"/>
    <w:rsid w:val="00EE3803"/>
    <w:rsid w:val="00EE3A6A"/>
    <w:rsid w:val="00EE3AC6"/>
    <w:rsid w:val="00EE3D48"/>
    <w:rsid w:val="00EE4A83"/>
    <w:rsid w:val="00EE5625"/>
    <w:rsid w:val="00EE5A85"/>
    <w:rsid w:val="00EE6340"/>
    <w:rsid w:val="00EE6A5A"/>
    <w:rsid w:val="00EE732F"/>
    <w:rsid w:val="00EE79D4"/>
    <w:rsid w:val="00EE7E1C"/>
    <w:rsid w:val="00EF00E8"/>
    <w:rsid w:val="00EF0574"/>
    <w:rsid w:val="00EF0741"/>
    <w:rsid w:val="00EF1C24"/>
    <w:rsid w:val="00EF214A"/>
    <w:rsid w:val="00EF2219"/>
    <w:rsid w:val="00EF28F0"/>
    <w:rsid w:val="00EF32D8"/>
    <w:rsid w:val="00EF3399"/>
    <w:rsid w:val="00EF3622"/>
    <w:rsid w:val="00EF3A51"/>
    <w:rsid w:val="00EF6495"/>
    <w:rsid w:val="00EF6A56"/>
    <w:rsid w:val="00EF6D26"/>
    <w:rsid w:val="00EF6E38"/>
    <w:rsid w:val="00EF7A6F"/>
    <w:rsid w:val="00EF7BEA"/>
    <w:rsid w:val="00EF7D8D"/>
    <w:rsid w:val="00EF7D98"/>
    <w:rsid w:val="00F019E0"/>
    <w:rsid w:val="00F02EDC"/>
    <w:rsid w:val="00F03A4F"/>
    <w:rsid w:val="00F03F52"/>
    <w:rsid w:val="00F04195"/>
    <w:rsid w:val="00F045DD"/>
    <w:rsid w:val="00F04953"/>
    <w:rsid w:val="00F049CA"/>
    <w:rsid w:val="00F04C1A"/>
    <w:rsid w:val="00F04D51"/>
    <w:rsid w:val="00F056B1"/>
    <w:rsid w:val="00F0574C"/>
    <w:rsid w:val="00F05B39"/>
    <w:rsid w:val="00F066E0"/>
    <w:rsid w:val="00F0694E"/>
    <w:rsid w:val="00F073EB"/>
    <w:rsid w:val="00F07AC9"/>
    <w:rsid w:val="00F1055A"/>
    <w:rsid w:val="00F1080A"/>
    <w:rsid w:val="00F10B6E"/>
    <w:rsid w:val="00F1115F"/>
    <w:rsid w:val="00F1193E"/>
    <w:rsid w:val="00F11A8F"/>
    <w:rsid w:val="00F12324"/>
    <w:rsid w:val="00F127E1"/>
    <w:rsid w:val="00F14CAD"/>
    <w:rsid w:val="00F1525A"/>
    <w:rsid w:val="00F1530B"/>
    <w:rsid w:val="00F15949"/>
    <w:rsid w:val="00F16566"/>
    <w:rsid w:val="00F1688A"/>
    <w:rsid w:val="00F1718F"/>
    <w:rsid w:val="00F1726A"/>
    <w:rsid w:val="00F1736D"/>
    <w:rsid w:val="00F176AD"/>
    <w:rsid w:val="00F17909"/>
    <w:rsid w:val="00F1792D"/>
    <w:rsid w:val="00F17E92"/>
    <w:rsid w:val="00F17F5C"/>
    <w:rsid w:val="00F208C3"/>
    <w:rsid w:val="00F20B62"/>
    <w:rsid w:val="00F20C1A"/>
    <w:rsid w:val="00F20FEB"/>
    <w:rsid w:val="00F2149C"/>
    <w:rsid w:val="00F22165"/>
    <w:rsid w:val="00F22AAF"/>
    <w:rsid w:val="00F22CDC"/>
    <w:rsid w:val="00F22DAC"/>
    <w:rsid w:val="00F244AB"/>
    <w:rsid w:val="00F24AC6"/>
    <w:rsid w:val="00F24BEF"/>
    <w:rsid w:val="00F2541C"/>
    <w:rsid w:val="00F25421"/>
    <w:rsid w:val="00F264D5"/>
    <w:rsid w:val="00F264FA"/>
    <w:rsid w:val="00F27936"/>
    <w:rsid w:val="00F27BD5"/>
    <w:rsid w:val="00F27FBC"/>
    <w:rsid w:val="00F30F17"/>
    <w:rsid w:val="00F314A1"/>
    <w:rsid w:val="00F31603"/>
    <w:rsid w:val="00F31CA1"/>
    <w:rsid w:val="00F31EA1"/>
    <w:rsid w:val="00F32455"/>
    <w:rsid w:val="00F32CF3"/>
    <w:rsid w:val="00F32EC7"/>
    <w:rsid w:val="00F33D0B"/>
    <w:rsid w:val="00F33D77"/>
    <w:rsid w:val="00F33DBD"/>
    <w:rsid w:val="00F3429D"/>
    <w:rsid w:val="00F3490C"/>
    <w:rsid w:val="00F35868"/>
    <w:rsid w:val="00F35BC8"/>
    <w:rsid w:val="00F35F2A"/>
    <w:rsid w:val="00F36EA5"/>
    <w:rsid w:val="00F37343"/>
    <w:rsid w:val="00F37490"/>
    <w:rsid w:val="00F379D4"/>
    <w:rsid w:val="00F37AC2"/>
    <w:rsid w:val="00F37D8A"/>
    <w:rsid w:val="00F40245"/>
    <w:rsid w:val="00F4060D"/>
    <w:rsid w:val="00F40B39"/>
    <w:rsid w:val="00F40E2A"/>
    <w:rsid w:val="00F42D54"/>
    <w:rsid w:val="00F441E9"/>
    <w:rsid w:val="00F44695"/>
    <w:rsid w:val="00F44B07"/>
    <w:rsid w:val="00F458B9"/>
    <w:rsid w:val="00F461F6"/>
    <w:rsid w:val="00F462B7"/>
    <w:rsid w:val="00F4714C"/>
    <w:rsid w:val="00F4787A"/>
    <w:rsid w:val="00F47F6A"/>
    <w:rsid w:val="00F5045E"/>
    <w:rsid w:val="00F51AFC"/>
    <w:rsid w:val="00F528DE"/>
    <w:rsid w:val="00F537FA"/>
    <w:rsid w:val="00F53851"/>
    <w:rsid w:val="00F53D59"/>
    <w:rsid w:val="00F54117"/>
    <w:rsid w:val="00F54246"/>
    <w:rsid w:val="00F5459F"/>
    <w:rsid w:val="00F54E0A"/>
    <w:rsid w:val="00F54F61"/>
    <w:rsid w:val="00F55139"/>
    <w:rsid w:val="00F552E3"/>
    <w:rsid w:val="00F5543B"/>
    <w:rsid w:val="00F56024"/>
    <w:rsid w:val="00F568B3"/>
    <w:rsid w:val="00F57940"/>
    <w:rsid w:val="00F60B3C"/>
    <w:rsid w:val="00F60E74"/>
    <w:rsid w:val="00F60ED6"/>
    <w:rsid w:val="00F61CA7"/>
    <w:rsid w:val="00F61F5B"/>
    <w:rsid w:val="00F62418"/>
    <w:rsid w:val="00F6249E"/>
    <w:rsid w:val="00F624D6"/>
    <w:rsid w:val="00F62859"/>
    <w:rsid w:val="00F63303"/>
    <w:rsid w:val="00F63714"/>
    <w:rsid w:val="00F6378D"/>
    <w:rsid w:val="00F638FB"/>
    <w:rsid w:val="00F641D6"/>
    <w:rsid w:val="00F6431A"/>
    <w:rsid w:val="00F645F4"/>
    <w:rsid w:val="00F64897"/>
    <w:rsid w:val="00F64A7C"/>
    <w:rsid w:val="00F64C34"/>
    <w:rsid w:val="00F64C4E"/>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4E5"/>
    <w:rsid w:val="00F719E8"/>
    <w:rsid w:val="00F71F13"/>
    <w:rsid w:val="00F731A2"/>
    <w:rsid w:val="00F736CA"/>
    <w:rsid w:val="00F73DC1"/>
    <w:rsid w:val="00F73DE7"/>
    <w:rsid w:val="00F73E0C"/>
    <w:rsid w:val="00F7455D"/>
    <w:rsid w:val="00F745B9"/>
    <w:rsid w:val="00F75161"/>
    <w:rsid w:val="00F75AF7"/>
    <w:rsid w:val="00F77364"/>
    <w:rsid w:val="00F77370"/>
    <w:rsid w:val="00F77700"/>
    <w:rsid w:val="00F80375"/>
    <w:rsid w:val="00F80C7C"/>
    <w:rsid w:val="00F81C45"/>
    <w:rsid w:val="00F823CF"/>
    <w:rsid w:val="00F8427D"/>
    <w:rsid w:val="00F846B1"/>
    <w:rsid w:val="00F8497A"/>
    <w:rsid w:val="00F850F2"/>
    <w:rsid w:val="00F85E5B"/>
    <w:rsid w:val="00F85FA3"/>
    <w:rsid w:val="00F868C0"/>
    <w:rsid w:val="00F86946"/>
    <w:rsid w:val="00F86AA8"/>
    <w:rsid w:val="00F87BD2"/>
    <w:rsid w:val="00F87F02"/>
    <w:rsid w:val="00F87F0B"/>
    <w:rsid w:val="00F902D7"/>
    <w:rsid w:val="00F90B38"/>
    <w:rsid w:val="00F91021"/>
    <w:rsid w:val="00F9216E"/>
    <w:rsid w:val="00F92E3D"/>
    <w:rsid w:val="00F92FE7"/>
    <w:rsid w:val="00F93462"/>
    <w:rsid w:val="00F93A4D"/>
    <w:rsid w:val="00F93E60"/>
    <w:rsid w:val="00F942B3"/>
    <w:rsid w:val="00F94B42"/>
    <w:rsid w:val="00F95348"/>
    <w:rsid w:val="00F9544A"/>
    <w:rsid w:val="00F9584F"/>
    <w:rsid w:val="00F95E91"/>
    <w:rsid w:val="00F9674C"/>
    <w:rsid w:val="00F96C32"/>
    <w:rsid w:val="00F97053"/>
    <w:rsid w:val="00F978B9"/>
    <w:rsid w:val="00FA09FD"/>
    <w:rsid w:val="00FA0C2B"/>
    <w:rsid w:val="00FA0D78"/>
    <w:rsid w:val="00FA0F4D"/>
    <w:rsid w:val="00FA1687"/>
    <w:rsid w:val="00FA19A4"/>
    <w:rsid w:val="00FA2BE9"/>
    <w:rsid w:val="00FA32FA"/>
    <w:rsid w:val="00FA3EE0"/>
    <w:rsid w:val="00FA4A16"/>
    <w:rsid w:val="00FA4C46"/>
    <w:rsid w:val="00FA5250"/>
    <w:rsid w:val="00FA5278"/>
    <w:rsid w:val="00FA5B15"/>
    <w:rsid w:val="00FA5D30"/>
    <w:rsid w:val="00FA5E07"/>
    <w:rsid w:val="00FA6939"/>
    <w:rsid w:val="00FA6C71"/>
    <w:rsid w:val="00FA740B"/>
    <w:rsid w:val="00FA7CD1"/>
    <w:rsid w:val="00FB0320"/>
    <w:rsid w:val="00FB0A3C"/>
    <w:rsid w:val="00FB0DC3"/>
    <w:rsid w:val="00FB1462"/>
    <w:rsid w:val="00FB1D30"/>
    <w:rsid w:val="00FB256D"/>
    <w:rsid w:val="00FB29E1"/>
    <w:rsid w:val="00FB4711"/>
    <w:rsid w:val="00FB4D50"/>
    <w:rsid w:val="00FB5BA8"/>
    <w:rsid w:val="00FC07F1"/>
    <w:rsid w:val="00FC1947"/>
    <w:rsid w:val="00FC2319"/>
    <w:rsid w:val="00FC2A0A"/>
    <w:rsid w:val="00FC2C5C"/>
    <w:rsid w:val="00FC3204"/>
    <w:rsid w:val="00FC3659"/>
    <w:rsid w:val="00FC4485"/>
    <w:rsid w:val="00FC44BE"/>
    <w:rsid w:val="00FC4AF5"/>
    <w:rsid w:val="00FC4C24"/>
    <w:rsid w:val="00FC5603"/>
    <w:rsid w:val="00FC590B"/>
    <w:rsid w:val="00FC5A19"/>
    <w:rsid w:val="00FC6D2F"/>
    <w:rsid w:val="00FC71C9"/>
    <w:rsid w:val="00FC7331"/>
    <w:rsid w:val="00FC76AF"/>
    <w:rsid w:val="00FD006C"/>
    <w:rsid w:val="00FD0560"/>
    <w:rsid w:val="00FD0748"/>
    <w:rsid w:val="00FD0999"/>
    <w:rsid w:val="00FD0C72"/>
    <w:rsid w:val="00FD13FE"/>
    <w:rsid w:val="00FD156E"/>
    <w:rsid w:val="00FD16F3"/>
    <w:rsid w:val="00FD29BF"/>
    <w:rsid w:val="00FD3E58"/>
    <w:rsid w:val="00FD413F"/>
    <w:rsid w:val="00FD4547"/>
    <w:rsid w:val="00FD4B36"/>
    <w:rsid w:val="00FD54F9"/>
    <w:rsid w:val="00FD565E"/>
    <w:rsid w:val="00FD5A05"/>
    <w:rsid w:val="00FD63DB"/>
    <w:rsid w:val="00FD7DD0"/>
    <w:rsid w:val="00FE00BC"/>
    <w:rsid w:val="00FE0255"/>
    <w:rsid w:val="00FE1600"/>
    <w:rsid w:val="00FE2490"/>
    <w:rsid w:val="00FE2632"/>
    <w:rsid w:val="00FE2AB4"/>
    <w:rsid w:val="00FE36F1"/>
    <w:rsid w:val="00FE3771"/>
    <w:rsid w:val="00FE3CFE"/>
    <w:rsid w:val="00FE4570"/>
    <w:rsid w:val="00FE483F"/>
    <w:rsid w:val="00FE4A40"/>
    <w:rsid w:val="00FE5833"/>
    <w:rsid w:val="00FE58E1"/>
    <w:rsid w:val="00FE5AD0"/>
    <w:rsid w:val="00FE6A9A"/>
    <w:rsid w:val="00FE6F05"/>
    <w:rsid w:val="00FE7C48"/>
    <w:rsid w:val="00FF0B16"/>
    <w:rsid w:val="00FF0D2B"/>
    <w:rsid w:val="00FF0D95"/>
    <w:rsid w:val="00FF0E28"/>
    <w:rsid w:val="00FF13B3"/>
    <w:rsid w:val="00FF1856"/>
    <w:rsid w:val="00FF1C58"/>
    <w:rsid w:val="00FF25F0"/>
    <w:rsid w:val="00FF2F56"/>
    <w:rsid w:val="00FF39B2"/>
    <w:rsid w:val="00FF4699"/>
    <w:rsid w:val="00FF4B46"/>
    <w:rsid w:val="00FF4B82"/>
    <w:rsid w:val="00FF4C24"/>
    <w:rsid w:val="00FF5C74"/>
    <w:rsid w:val="00FF5DA1"/>
    <w:rsid w:val="00FF6282"/>
    <w:rsid w:val="00FF6514"/>
    <w:rsid w:val="00FF69BE"/>
    <w:rsid w:val="00FF6DA8"/>
    <w:rsid w:val="00FF7962"/>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F51663"/>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cryptoast.fr/wp-content/uploads/2020/08/merkle-tree-general.png" TargetMode="Externa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s>
</file>

<file path=word/_rels/footnotes.xml.rels><?xml version="1.0" encoding="UTF-8" standalone="yes"?>
<Relationships xmlns="http://schemas.openxmlformats.org/package/2006/relationships"><Relationship Id="rId3" Type="http://schemas.openxmlformats.org/officeDocument/2006/relationships/hyperlink" Target="https://crypto.com/glossary/byzantine-fault-tolerance-bft"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9CD53-6B33-483C-89F9-F5379A905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10</TotalTime>
  <Pages>64</Pages>
  <Words>32001</Words>
  <Characters>182410</Characters>
  <Application>Microsoft Office Word</Application>
  <DocSecurity>0</DocSecurity>
  <Lines>1520</Lines>
  <Paragraphs>42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13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4525</cp:revision>
  <cp:lastPrinted>2025-03-03T15:09:00Z</cp:lastPrinted>
  <dcterms:created xsi:type="dcterms:W3CDTF">2024-05-23T09:26:00Z</dcterms:created>
  <dcterms:modified xsi:type="dcterms:W3CDTF">2025-03-11T16:22: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na8AT4KE"/&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